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3BC946" w14:textId="77AE4484" w:rsidR="005A64DB" w:rsidRDefault="005A64DB" w:rsidP="00EC2380">
      <w:pPr>
        <w:spacing w:after="120" w:line="480" w:lineRule="auto"/>
        <w:rPr>
          <w:b/>
        </w:rPr>
      </w:pPr>
      <w:r w:rsidRPr="00897555">
        <w:rPr>
          <w:b/>
        </w:rPr>
        <w:t>Abstract</w:t>
      </w:r>
      <w:r w:rsidR="006D55EC">
        <w:rPr>
          <w:b/>
        </w:rPr>
        <w:t xml:space="preserve"> </w:t>
      </w:r>
      <w:r w:rsidR="006D55EC" w:rsidRPr="006D55EC">
        <w:rPr>
          <w:color w:val="FF0000"/>
        </w:rPr>
        <w:t>(</w:t>
      </w:r>
      <w:r w:rsidR="008B3BDE">
        <w:rPr>
          <w:color w:val="FF0000"/>
        </w:rPr>
        <w:t>300 allowed</w:t>
      </w:r>
      <w:r w:rsidR="00CB7C79">
        <w:rPr>
          <w:color w:val="FF0000"/>
        </w:rPr>
        <w:t>; currently 3</w:t>
      </w:r>
      <w:r w:rsidR="00B2119A">
        <w:rPr>
          <w:color w:val="FF0000"/>
        </w:rPr>
        <w:t>09</w:t>
      </w:r>
      <w:r w:rsidR="00CB7C79">
        <w:rPr>
          <w:color w:val="FF0000"/>
        </w:rPr>
        <w:t>)</w:t>
      </w:r>
    </w:p>
    <w:p w14:paraId="0AA0A01B" w14:textId="39BECB8F" w:rsidR="006D55EC" w:rsidRPr="00785DBE" w:rsidRDefault="008B3BDE" w:rsidP="00EC2380">
      <w:pPr>
        <w:spacing w:after="120" w:line="480" w:lineRule="auto"/>
      </w:pPr>
      <w:r>
        <w:rPr>
          <w:i/>
        </w:rPr>
        <w:t>Objective</w:t>
      </w:r>
      <w:r w:rsidR="00785DBE">
        <w:rPr>
          <w:i/>
        </w:rPr>
        <w:t xml:space="preserve"> </w:t>
      </w:r>
      <w:r w:rsidR="00785DBE">
        <w:t xml:space="preserve">To investigate the risk of pre-specific adverse events following live attenuated herpes zoster vaccine (ZVL) in </w:t>
      </w:r>
      <w:r w:rsidR="00B50906">
        <w:t>older adults</w:t>
      </w:r>
      <w:r w:rsidR="00785DBE">
        <w:t xml:space="preserve"> attending primary care providers in Australia.</w:t>
      </w:r>
    </w:p>
    <w:p w14:paraId="5A20D7AA" w14:textId="0D656DBE" w:rsidR="006D55EC" w:rsidRPr="00785DBE" w:rsidRDefault="006D55EC" w:rsidP="008E772E">
      <w:pPr>
        <w:spacing w:after="120" w:line="480" w:lineRule="auto"/>
      </w:pPr>
      <w:r w:rsidRPr="006D55EC">
        <w:rPr>
          <w:i/>
        </w:rPr>
        <w:t>Methods</w:t>
      </w:r>
      <w:r w:rsidR="00785DBE">
        <w:t xml:space="preserve"> </w:t>
      </w:r>
      <w:r w:rsidR="00B1045C">
        <w:t xml:space="preserve">Individuals aged 70 to 79 years who received ZVL between </w:t>
      </w:r>
      <w:r w:rsidR="00B1045C" w:rsidRPr="00B1045C">
        <w:t xml:space="preserve">1 November 2016 </w:t>
      </w:r>
      <w:r w:rsidR="00B1045C">
        <w:t>and</w:t>
      </w:r>
      <w:r w:rsidR="00B1045C" w:rsidRPr="00B1045C">
        <w:t xml:space="preserve"> 31 July 2018</w:t>
      </w:r>
      <w:r w:rsidR="00B1045C">
        <w:t xml:space="preserve"> were identified within </w:t>
      </w:r>
      <w:r w:rsidR="00CB7C79">
        <w:t xml:space="preserve">a nationally representative </w:t>
      </w:r>
      <w:r w:rsidR="00B1045C">
        <w:t>p</w:t>
      </w:r>
      <w:r w:rsidR="00785DBE">
        <w:t>rimary care data</w:t>
      </w:r>
      <w:r w:rsidR="00CB7C79">
        <w:t>base</w:t>
      </w:r>
      <w:r w:rsidR="00B1045C">
        <w:t>. The self-controlled case series</w:t>
      </w:r>
      <w:r w:rsidR="00CB7C79">
        <w:t xml:space="preserve"> (SCCS)</w:t>
      </w:r>
      <w:r w:rsidR="00B1045C">
        <w:t xml:space="preserve"> method was used to compare</w:t>
      </w:r>
      <w:r w:rsidR="008E772E">
        <w:t xml:space="preserve"> the </w:t>
      </w:r>
      <w:r w:rsidR="00B1045C">
        <w:t xml:space="preserve">seasonally-adjusted relative </w:t>
      </w:r>
      <w:r w:rsidR="008E772E">
        <w:t xml:space="preserve">incidence </w:t>
      </w:r>
      <w:r w:rsidR="00D91528">
        <w:t xml:space="preserve">(RI) </w:t>
      </w:r>
      <w:r w:rsidR="008E772E">
        <w:t>of seven pre-specified outcome events</w:t>
      </w:r>
      <w:r w:rsidR="00D91528">
        <w:t xml:space="preserve"> </w:t>
      </w:r>
      <w:r w:rsidR="00D91528" w:rsidRPr="00B2637F">
        <w:t>(</w:t>
      </w:r>
      <w:r w:rsidR="00D91528">
        <w:t>injection site reaction</w:t>
      </w:r>
      <w:r w:rsidR="00D91528" w:rsidRPr="00B2637F">
        <w:t xml:space="preserve"> </w:t>
      </w:r>
      <w:r w:rsidR="00D91528">
        <w:t>(ISR)</w:t>
      </w:r>
      <w:r w:rsidR="00B2119A">
        <w:t>,</w:t>
      </w:r>
      <w:r w:rsidR="00D91528" w:rsidRPr="00B2637F">
        <w:t xml:space="preserve"> burn [negative control], myocardial infarction</w:t>
      </w:r>
      <w:r w:rsidR="00AD7C2E">
        <w:t xml:space="preserve"> (MI)</w:t>
      </w:r>
      <w:r w:rsidR="00D91528" w:rsidRPr="00B2637F">
        <w:t>, stroke, any rash, rash with a prescription for an antiviral within 2 days of the rash-related encounter, and clinical attendance) in</w:t>
      </w:r>
      <w:r w:rsidR="008E772E">
        <w:t xml:space="preserve"> a post-vaccination, at-risk window with the incidence at a time distant to vaccination</w:t>
      </w:r>
      <w:r w:rsidR="008E772E">
        <w:t>.</w:t>
      </w:r>
      <w:r w:rsidR="00B1045C">
        <w:t xml:space="preserve"> Sensitivity analyses examined the effect of concomitant vaccination</w:t>
      </w:r>
      <w:r w:rsidR="00D91528">
        <w:t xml:space="preserve"> (influenza and 23-valent pneumococcal vaccination)</w:t>
      </w:r>
      <w:r w:rsidR="00B1045C">
        <w:t xml:space="preserve"> and restriction to first outcome event.  </w:t>
      </w:r>
    </w:p>
    <w:p w14:paraId="2AAD36FA" w14:textId="0349C55B" w:rsidR="00D91528" w:rsidRDefault="006D55EC" w:rsidP="00D91528">
      <w:pPr>
        <w:spacing w:after="120" w:line="480" w:lineRule="auto"/>
      </w:pPr>
      <w:r w:rsidRPr="006D55EC">
        <w:rPr>
          <w:i/>
        </w:rPr>
        <w:t>Results</w:t>
      </w:r>
      <w:r w:rsidR="00E80542">
        <w:rPr>
          <w:i/>
        </w:rPr>
        <w:t xml:space="preserve"> </w:t>
      </w:r>
      <w:r w:rsidR="00EA4E08">
        <w:t xml:space="preserve">A total of </w:t>
      </w:r>
      <w:r w:rsidR="00D91528" w:rsidRPr="00D91528">
        <w:t xml:space="preserve">332,988 vaccination encounters </w:t>
      </w:r>
      <w:r w:rsidR="00CB7C79">
        <w:t>in</w:t>
      </w:r>
      <w:r w:rsidR="00D91528" w:rsidRPr="00D91528">
        <w:t xml:space="preserve"> 150,054 individuals </w:t>
      </w:r>
      <w:r w:rsidR="00EA4E08">
        <w:t xml:space="preserve">were identified during the study period. </w:t>
      </w:r>
      <w:r w:rsidR="00D91528" w:rsidRPr="00D91528">
        <w:t>The most common outcome event was clinical attendance</w:t>
      </w:r>
      <w:r w:rsidR="00D91528">
        <w:t xml:space="preserve"> (</w:t>
      </w:r>
      <w:r w:rsidR="00D91528" w:rsidRPr="00D91528">
        <w:t>over 2 million</w:t>
      </w:r>
      <w:r w:rsidR="00D91528">
        <w:t>)</w:t>
      </w:r>
      <w:r w:rsidR="00D91528" w:rsidRPr="00D91528">
        <w:t xml:space="preserve"> </w:t>
      </w:r>
      <w:r w:rsidR="00D91528">
        <w:t>followed by</w:t>
      </w:r>
      <w:r w:rsidR="00D91528" w:rsidRPr="00D91528">
        <w:t xml:space="preserve"> rash</w:t>
      </w:r>
      <w:r w:rsidR="00D91528">
        <w:t xml:space="preserve"> (</w:t>
      </w:r>
      <w:r w:rsidR="00D91528" w:rsidRPr="00D91528">
        <w:t>12,309 event</w:t>
      </w:r>
      <w:r w:rsidR="00D91528">
        <w:t>s); ISR was the</w:t>
      </w:r>
      <w:r w:rsidR="00D91528" w:rsidRPr="00D91528">
        <w:t xml:space="preserve"> rarest outcome event </w:t>
      </w:r>
      <w:r w:rsidR="00D91528">
        <w:t>(</w:t>
      </w:r>
      <w:r w:rsidR="00D91528" w:rsidRPr="00D91528">
        <w:t>177 events</w:t>
      </w:r>
      <w:r w:rsidR="00D91528">
        <w:t>)</w:t>
      </w:r>
      <w:r w:rsidR="00D91528" w:rsidRPr="00D91528">
        <w:t>.</w:t>
      </w:r>
      <w:r w:rsidR="00D91528">
        <w:t xml:space="preserve"> </w:t>
      </w:r>
      <w:r w:rsidR="00D91528">
        <w:t>There was an increased RI of ISR in the 7-days following ZVL (RI=77.39, 95% CI 48.06 to 124.62).</w:t>
      </w:r>
      <w:r w:rsidR="00D91528">
        <w:t xml:space="preserve"> No change to the RI of MI </w:t>
      </w:r>
      <w:r w:rsidR="00D91528">
        <w:t xml:space="preserve">(RI = </w:t>
      </w:r>
      <w:r w:rsidR="00D91528" w:rsidRPr="00D91528">
        <w:t>0.74</w:t>
      </w:r>
      <w:r w:rsidR="00D91528">
        <w:t xml:space="preserve">, 95% CI </w:t>
      </w:r>
      <w:r w:rsidR="00D91528" w:rsidRPr="00D91528">
        <w:t>0.41</w:t>
      </w:r>
      <w:r w:rsidR="00D91528">
        <w:t xml:space="preserve"> to </w:t>
      </w:r>
      <w:r w:rsidR="00D91528" w:rsidRPr="00D91528">
        <w:t>1.33)</w:t>
      </w:r>
      <w:r w:rsidR="00D91528">
        <w:t>, rash</w:t>
      </w:r>
      <w:r w:rsidR="00AD7C2E">
        <w:t xml:space="preserve"> (RI = </w:t>
      </w:r>
      <w:r w:rsidR="00AD7C2E" w:rsidRPr="00AD7C2E">
        <w:t>0.97</w:t>
      </w:r>
      <w:r w:rsidR="00AD7C2E">
        <w:t xml:space="preserve">, 95% CI </w:t>
      </w:r>
      <w:r w:rsidR="00AD7C2E" w:rsidRPr="00AD7C2E">
        <w:t>0.8</w:t>
      </w:r>
      <w:r w:rsidR="00AD7C2E">
        <w:t xml:space="preserve"> to</w:t>
      </w:r>
      <w:r w:rsidR="00AD7C2E" w:rsidRPr="00AD7C2E">
        <w:t xml:space="preserve"> 1.08)</w:t>
      </w:r>
      <w:r w:rsidR="00D91528">
        <w:t xml:space="preserve">, or rash with antiviral </w:t>
      </w:r>
      <w:r w:rsidR="00AD7C2E">
        <w:t xml:space="preserve">(RI = </w:t>
      </w:r>
      <w:r w:rsidR="00AD7C2E" w:rsidRPr="00AD7C2E">
        <w:t>0. 83</w:t>
      </w:r>
      <w:r w:rsidR="00AD7C2E">
        <w:t xml:space="preserve">, 95% CI </w:t>
      </w:r>
      <w:r w:rsidR="00AD7C2E" w:rsidRPr="00AD7C2E">
        <w:t>0.62</w:t>
      </w:r>
      <w:r w:rsidR="00AD7C2E">
        <w:t xml:space="preserve"> to </w:t>
      </w:r>
      <w:r w:rsidR="00AD7C2E" w:rsidRPr="00AD7C2E">
        <w:t>1.10)</w:t>
      </w:r>
      <w:r w:rsidR="00AD7C2E">
        <w:t xml:space="preserve"> </w:t>
      </w:r>
      <w:r w:rsidR="00D91528">
        <w:t xml:space="preserve">were identified in the </w:t>
      </w:r>
      <w:r w:rsidR="00D91528">
        <w:t>42 days following ZVL</w:t>
      </w:r>
      <w:r w:rsidR="00D91528">
        <w:t>.</w:t>
      </w:r>
      <w:r w:rsidR="00D91528">
        <w:t xml:space="preserve"> </w:t>
      </w:r>
      <w:r w:rsidR="00D91528">
        <w:t xml:space="preserve">The RI of clinical attendance </w:t>
      </w:r>
      <w:r w:rsidR="00D91528">
        <w:t xml:space="preserve">(RI = 0.94, 95% CI 0.94 to 0.95) </w:t>
      </w:r>
      <w:r w:rsidR="00D91528">
        <w:t>and stoke (</w:t>
      </w:r>
      <w:r w:rsidR="00D91528">
        <w:t xml:space="preserve">RI=0.6, 95% CI 0.4 to 0.8) </w:t>
      </w:r>
      <w:r w:rsidR="00D91528">
        <w:t xml:space="preserve">were </w:t>
      </w:r>
      <w:commentRangeStart w:id="0"/>
      <w:r w:rsidR="00D91528">
        <w:t>lower</w:t>
      </w:r>
      <w:commentRangeEnd w:id="0"/>
      <w:r w:rsidR="00D91528">
        <w:rPr>
          <w:rStyle w:val="CommentReference"/>
        </w:rPr>
        <w:commentReference w:id="0"/>
      </w:r>
      <w:r w:rsidR="00D91528">
        <w:t xml:space="preserve"> </w:t>
      </w:r>
      <w:r w:rsidR="00D91528">
        <w:t>in the 42 days</w:t>
      </w:r>
      <w:r w:rsidR="00D91528">
        <w:t xml:space="preserve"> following </w:t>
      </w:r>
      <w:r w:rsidR="00AD7C2E">
        <w:t>administration of ZVL.</w:t>
      </w:r>
    </w:p>
    <w:p w14:paraId="0A96D46B" w14:textId="1B57E29D" w:rsidR="006D55EC" w:rsidRPr="00B50906" w:rsidRDefault="006D55EC" w:rsidP="00EC2380">
      <w:pPr>
        <w:spacing w:after="120" w:line="480" w:lineRule="auto"/>
      </w:pPr>
      <w:r w:rsidRPr="006D55EC">
        <w:rPr>
          <w:i/>
        </w:rPr>
        <w:t>Conclusions</w:t>
      </w:r>
      <w:r w:rsidR="00B50906">
        <w:t xml:space="preserve"> </w:t>
      </w:r>
      <w:r w:rsidR="00B50906">
        <w:t xml:space="preserve">No new safety concerns were identified for ZVL in this study based on a novel </w:t>
      </w:r>
      <w:r w:rsidR="00B50906">
        <w:t xml:space="preserve">primary care </w:t>
      </w:r>
      <w:r w:rsidR="00B50906">
        <w:t>data source using a SCCS design.</w:t>
      </w:r>
      <w:r w:rsidR="00B50906">
        <w:t xml:space="preserve"> An expected increased risk of ISR was identified; findings in relation to cardiovascular disease were reassuring.</w:t>
      </w:r>
    </w:p>
    <w:p w14:paraId="5BB2C69E" w14:textId="695E38C1" w:rsidR="00CE2E15" w:rsidRPr="00F9312B" w:rsidRDefault="008B3BDE" w:rsidP="00EC2380">
      <w:pPr>
        <w:spacing w:after="120" w:line="480" w:lineRule="auto"/>
        <w:rPr>
          <w:color w:val="FF0000"/>
        </w:rPr>
      </w:pPr>
      <w:r>
        <w:rPr>
          <w:color w:val="FF0000"/>
        </w:rPr>
        <w:t>Word count: 5000 allowed</w:t>
      </w:r>
      <w:r w:rsidR="00CE2E15">
        <w:rPr>
          <w:color w:val="FF0000"/>
        </w:rPr>
        <w:t>; c</w:t>
      </w:r>
      <w:r>
        <w:rPr>
          <w:color w:val="FF0000"/>
        </w:rPr>
        <w:t>urrently around 3500</w:t>
      </w:r>
      <w:r w:rsidR="00153D67">
        <w:rPr>
          <w:color w:val="FF0000"/>
        </w:rPr>
        <w:t xml:space="preserve">. </w:t>
      </w:r>
      <w:bookmarkStart w:id="1" w:name="_GoBack"/>
      <w:bookmarkEnd w:id="1"/>
      <w:r w:rsidR="00CE2E15">
        <w:rPr>
          <w:color w:val="FF0000"/>
        </w:rPr>
        <w:t>References: 50 allowed; currently 31</w:t>
      </w:r>
    </w:p>
    <w:p w14:paraId="0441D641" w14:textId="77777777" w:rsidR="00723C1B" w:rsidRPr="00723C1B" w:rsidRDefault="005A64DB" w:rsidP="00EC2380">
      <w:pPr>
        <w:spacing w:after="120" w:line="480" w:lineRule="auto"/>
        <w:sectPr w:rsidR="00723C1B" w:rsidRPr="00723C1B" w:rsidSect="00723C1B">
          <w:pgSz w:w="11906" w:h="16838"/>
          <w:pgMar w:top="1440" w:right="1440" w:bottom="1440" w:left="1440" w:header="708" w:footer="708" w:gutter="0"/>
          <w:cols w:space="708"/>
          <w:docGrid w:linePitch="360"/>
        </w:sectPr>
      </w:pPr>
      <w:r w:rsidRPr="002E7D97">
        <w:rPr>
          <w:b/>
        </w:rPr>
        <w:t>Keywords (max 6)</w:t>
      </w:r>
    </w:p>
    <w:p w14:paraId="6CC52FD6" w14:textId="77777777" w:rsidR="005A64DB" w:rsidRDefault="005A64DB" w:rsidP="00EC2380">
      <w:pPr>
        <w:pStyle w:val="ListParagraph"/>
        <w:numPr>
          <w:ilvl w:val="0"/>
          <w:numId w:val="1"/>
        </w:numPr>
        <w:spacing w:after="120" w:line="480" w:lineRule="auto"/>
        <w:contextualSpacing w:val="0"/>
        <w:rPr>
          <w:b/>
        </w:rPr>
      </w:pPr>
      <w:r w:rsidRPr="008027A2">
        <w:rPr>
          <w:b/>
        </w:rPr>
        <w:lastRenderedPageBreak/>
        <w:t>Introduction</w:t>
      </w:r>
    </w:p>
    <w:p w14:paraId="0228CBDA" w14:textId="7ADA0284" w:rsidR="00A4646B" w:rsidRDefault="00160C06" w:rsidP="00EC2380">
      <w:pPr>
        <w:spacing w:after="120" w:line="480" w:lineRule="auto"/>
      </w:pPr>
      <w:r>
        <w:t xml:space="preserve">Herpes zoster </w:t>
      </w:r>
      <w:r w:rsidR="0095045F">
        <w:t xml:space="preserve">(HZ) </w:t>
      </w:r>
      <w:r>
        <w:t xml:space="preserve">is </w:t>
      </w:r>
      <w:r w:rsidR="00F13BA2" w:rsidRPr="00F13BA2">
        <w:t>a localised,</w:t>
      </w:r>
      <w:r w:rsidR="00F13BA2">
        <w:t xml:space="preserve"> </w:t>
      </w:r>
      <w:r w:rsidR="00F13BA2" w:rsidRPr="00F13BA2">
        <w:t>painful,</w:t>
      </w:r>
      <w:r w:rsidR="00F13BA2">
        <w:t xml:space="preserve"> </w:t>
      </w:r>
      <w:r w:rsidR="00F13BA2" w:rsidRPr="00F13BA2">
        <w:t>vesicular skin rash resulting from reactivation</w:t>
      </w:r>
      <w:r w:rsidR="00C23E7D">
        <w:t xml:space="preserve"> of</w:t>
      </w:r>
      <w:r w:rsidR="00F13BA2" w:rsidRPr="00F13BA2">
        <w:t xml:space="preserve"> varicella-zoster virus</w:t>
      </w:r>
      <w:r w:rsidR="00CF77CE">
        <w:t xml:space="preserve">. </w:t>
      </w:r>
      <w:r w:rsidR="00C23E7D">
        <w:t>The average lifetime risk is around 30% but increases with age.</w:t>
      </w:r>
      <w:r w:rsidR="00C23E7D">
        <w:fldChar w:fldCharType="begin"/>
      </w:r>
      <w:r w:rsidR="00C23E7D">
        <w:instrText xml:space="preserve"> ADDIN EN.CITE &lt;EndNote&gt;&lt;Cite&gt;&lt;Author&gt;Brisson&lt;/Author&gt;&lt;Year&gt;2001&lt;/Year&gt;&lt;RecNum&gt;82&lt;/RecNum&gt;&lt;DisplayText&gt;[1]&lt;/DisplayText&gt;&lt;record&gt;&lt;rec-number&gt;82&lt;/rec-number&gt;&lt;foreign-keys&gt;&lt;key app="EN" db-id="etz0fzt9irpvzmesttlxpwt8sevx05zeww00" timestamp="1557751155"&gt;82&lt;/key&gt;&lt;/foreign-keys&gt;&lt;ref-type name="Journal Article"&gt;17&lt;/ref-type&gt;&lt;contributors&gt;&lt;authors&gt;&lt;author&gt;Brisson, M.&lt;/author&gt;&lt;author&gt;Edmunds, W. J.&lt;/author&gt;&lt;author&gt;Law, B.&lt;/author&gt;&lt;author&gt;Gay, N. J.&lt;/author&gt;&lt;author&gt;Walld, R.&lt;/author&gt;&lt;author&gt;Brownell, M.&lt;/author&gt;&lt;author&gt;Roos, L. L.&lt;/author&gt;&lt;author&gt;De Serres, G.&lt;/author&gt;&lt;/authors&gt;&lt;/contributors&gt;&lt;titles&gt;&lt;title&gt;Epidemiology of varicella zoster virus infection in Canada and the United Kingdom&lt;/title&gt;&lt;secondary-title&gt;Epidemiology and infection&lt;/secondary-title&gt;&lt;/titles&gt;&lt;periodical&gt;&lt;full-title&gt;Epidemiol Infect&lt;/full-title&gt;&lt;abbr-1&gt;Epidemiology and infection&lt;/abbr-1&gt;&lt;/periodical&gt;&lt;pages&gt;305-314&lt;/pages&gt;&lt;volume&gt;127&lt;/volume&gt;&lt;number&gt;2&lt;/number&gt;&lt;dates&gt;&lt;year&gt;2001&lt;/year&gt;&lt;/dates&gt;&lt;publisher&gt;Cambridge University Press&lt;/publisher&gt;&lt;isbn&gt;0950-2688&lt;/isbn&gt;&lt;accession-num&gt;11693508&lt;/accession-num&gt;&lt;urls&gt;&lt;related-urls&gt;&lt;url&gt;https://www.ncbi.nlm.nih.gov/pubmed/11693508&lt;/url&gt;&lt;url&gt;https://www.ncbi.nlm.nih.gov/pmc/PMC2869750/&lt;/url&gt;&lt;/related-urls&gt;&lt;/urls&gt;&lt;remote-database-name&gt;PubMed&lt;/remote-database-name&gt;&lt;language&gt;eng&lt;/language&gt;&lt;/record&gt;&lt;/Cite&gt;&lt;/EndNote&gt;</w:instrText>
      </w:r>
      <w:r w:rsidR="00C23E7D">
        <w:fldChar w:fldCharType="separate"/>
      </w:r>
      <w:r w:rsidR="00C23E7D">
        <w:rPr>
          <w:noProof/>
        </w:rPr>
        <w:t>[1]</w:t>
      </w:r>
      <w:r w:rsidR="00C23E7D">
        <w:fldChar w:fldCharType="end"/>
      </w:r>
      <w:r w:rsidR="00C23E7D">
        <w:t xml:space="preserve">  </w:t>
      </w:r>
      <w:r w:rsidR="00A808D5">
        <w:t>Prior to implementation of vaccination programs, the incidence of HZ in Australia was reported to be 10 per 1000 persons aged 50 years and older</w:t>
      </w:r>
      <w:r w:rsidR="00A808D5">
        <w:fldChar w:fldCharType="begin"/>
      </w:r>
      <w:r w:rsidR="00A808D5">
        <w:instrText xml:space="preserve"> ADDIN EN.CITE &lt;EndNote&gt;&lt;Cite&gt;&lt;Author&gt;Stein&lt;/Author&gt;&lt;Year&gt;2009&lt;/Year&gt;&lt;RecNum&gt;80&lt;/RecNum&gt;&lt;DisplayText&gt;[2]&lt;/DisplayText&gt;&lt;record&gt;&lt;rec-number&gt;80&lt;/rec-number&gt;&lt;foreign-keys&gt;&lt;key app="EN" db-id="etz0fzt9irpvzmesttlxpwt8sevx05zeww00" timestamp="1557750884"&gt;80&lt;/key&gt;&lt;/foreign-keys&gt;&lt;ref-type name="Journal Article"&gt;17&lt;/ref-type&gt;&lt;contributors&gt;&lt;authors&gt;&lt;author&gt;Stein, A. N.&lt;/author&gt;&lt;author&gt;Britt, H.&lt;/author&gt;&lt;author&gt;Harrison, C.&lt;/author&gt;&lt;author&gt;Conway, E. L.&lt;/author&gt;&lt;author&gt;Cunningham, A.&lt;/author&gt;&lt;author&gt;Macintyre, C. R.&lt;/author&gt;&lt;/authors&gt;&lt;/contributors&gt;&lt;auth-address&gt;CSL Limited, 45 Poplar Road, Parkville, Victoria 3052, Australia. alicia.stein@csl.com.au&lt;/auth-address&gt;&lt;titles&gt;&lt;title&gt;Herpes zoster burden of illness and health care resource utilisation in the Australian population aged 50 years and older&lt;/title&gt;&lt;secondary-title&gt;Vaccine&lt;/secondary-title&gt;&lt;alt-title&gt;Vaccine&lt;/alt-title&gt;&lt;/titles&gt;&lt;periodical&gt;&lt;full-title&gt;Vaccine&lt;/full-title&gt;&lt;/periodical&gt;&lt;alt-periodical&gt;&lt;full-title&gt;Vaccine&lt;/full-title&gt;&lt;/alt-periodical&gt;&lt;pages&gt;520-9&lt;/pages&gt;&lt;volume&gt;27&lt;/volume&gt;&lt;number&gt;4&lt;/number&gt;&lt;edition&gt;2008/11/26&lt;/edition&gt;&lt;keywords&gt;&lt;keyword&gt;Aged&lt;/keyword&gt;&lt;keyword&gt;Aged, 80 and over&lt;/keyword&gt;&lt;keyword&gt;Australia/epidemiology&lt;/keyword&gt;&lt;keyword&gt;Female&lt;/keyword&gt;&lt;keyword&gt;*Health Care Costs&lt;/keyword&gt;&lt;keyword&gt;Health Services/economics/*statistics &amp;amp; numerical data&lt;/keyword&gt;&lt;keyword&gt;Health Status&lt;/keyword&gt;&lt;keyword&gt;*Herpes Zoster/economics/epidemiology/therapy&lt;/keyword&gt;&lt;keyword&gt;Herpes Zoster Vaccine/economics&lt;/keyword&gt;&lt;keyword&gt;Humans&lt;/keyword&gt;&lt;keyword&gt;Male&lt;/keyword&gt;&lt;keyword&gt;Middle Aged&lt;/keyword&gt;&lt;/keywords&gt;&lt;dates&gt;&lt;year&gt;2009&lt;/year&gt;&lt;pub-dates&gt;&lt;date&gt;Jan 22&lt;/date&gt;&lt;/pub-dates&gt;&lt;/dates&gt;&lt;isbn&gt;0264-410X (Print)&amp;#xD;0264-410x&lt;/isbn&gt;&lt;accession-num&gt;19027048&lt;/accession-num&gt;&lt;urls&gt;&lt;/urls&gt;&lt;electronic-resource-num&gt;10.1016/j.vaccine.2008.11.012&lt;/electronic-resource-num&gt;&lt;remote-database-provider&gt;NLM&lt;/remote-database-provider&gt;&lt;language&gt;eng&lt;/language&gt;&lt;/record&gt;&lt;/Cite&gt;&lt;/EndNote&gt;</w:instrText>
      </w:r>
      <w:r w:rsidR="00A808D5">
        <w:fldChar w:fldCharType="separate"/>
      </w:r>
      <w:r w:rsidR="00A808D5">
        <w:rPr>
          <w:noProof/>
        </w:rPr>
        <w:t>[2]</w:t>
      </w:r>
      <w:r w:rsidR="00A808D5">
        <w:fldChar w:fldCharType="end"/>
      </w:r>
      <w:r w:rsidR="00A808D5">
        <w:t>, similar to rates observed in Europe</w:t>
      </w:r>
      <w:r w:rsidR="00A808D5">
        <w:fldChar w:fldCharType="begin"/>
      </w:r>
      <w:r w:rsidR="00A808D5">
        <w:instrText xml:space="preserve"> ADDIN EN.CITE &lt;EndNote&gt;&lt;Cite&gt;&lt;Author&gt;Pinchinat&lt;/Author&gt;&lt;Year&gt;2013&lt;/Year&gt;&lt;RecNum&gt;81&lt;/RecNum&gt;&lt;DisplayText&gt;[3]&lt;/DisplayText&gt;&lt;record&gt;&lt;rec-number&gt;81&lt;/rec-number&gt;&lt;foreign-keys&gt;&lt;key app="EN" db-id="etz0fzt9irpvzmesttlxpwt8sevx05zeww00" timestamp="1557751024"&gt;81&lt;/key&gt;&lt;/foreign-keys&gt;&lt;ref-type name="Journal Article"&gt;17&lt;/ref-type&gt;&lt;contributors&gt;&lt;authors&gt;&lt;author&gt;Pinchinat, Sybil&lt;/author&gt;&lt;author&gt;Cebrián-Cuenca, Ana M.&lt;/author&gt;&lt;author&gt;Bricout, Hélène&lt;/author&gt;&lt;author&gt;Johnson, Robert W.&lt;/author&gt;&lt;/authors&gt;&lt;/contributors&gt;&lt;titles&gt;&lt;title&gt;Similar herpes zoster incidence across Europe: results from a systematic literature review&lt;/title&gt;&lt;secondary-title&gt;BMC infectious diseases&lt;/secondary-title&gt;&lt;/titles&gt;&lt;periodical&gt;&lt;full-title&gt;BMC Infectious Diseases&lt;/full-title&gt;&lt;/periodical&gt;&lt;pages&gt;170-170&lt;/pages&gt;&lt;volume&gt;13&lt;/volume&gt;&lt;dates&gt;&lt;year&gt;2013&lt;/year&gt;&lt;/dates&gt;&lt;publisher&gt;BioMed Central&lt;/publisher&gt;&lt;isbn&gt;1471-2334&lt;/isbn&gt;&lt;accession-num&gt;23574765&lt;/accession-num&gt;&lt;urls&gt;&lt;related-urls&gt;&lt;url&gt;https://www.ncbi.nlm.nih.gov/pubmed/23574765&lt;/url&gt;&lt;url&gt;https://www.ncbi.nlm.nih.gov/pmc/PMC3637114/&lt;/url&gt;&lt;/related-urls&gt;&lt;/urls&gt;&lt;electronic-resource-num&gt;10.1186/1471-2334-13-170&lt;/electronic-resource-num&gt;&lt;remote-database-name&gt;PubMed&lt;/remote-database-name&gt;&lt;language&gt;eng&lt;/language&gt;&lt;/record&gt;&lt;/Cite&gt;&lt;/EndNote&gt;</w:instrText>
      </w:r>
      <w:r w:rsidR="00A808D5">
        <w:fldChar w:fldCharType="separate"/>
      </w:r>
      <w:r w:rsidR="00A808D5">
        <w:rPr>
          <w:noProof/>
        </w:rPr>
        <w:t>[3]</w:t>
      </w:r>
      <w:r w:rsidR="00A808D5">
        <w:fldChar w:fldCharType="end"/>
      </w:r>
      <w:r w:rsidR="00A808D5">
        <w:t xml:space="preserve"> and the United States</w:t>
      </w:r>
      <w:r w:rsidR="005B4954">
        <w:t xml:space="preserve"> (US)</w:t>
      </w:r>
      <w:r w:rsidR="00A808D5">
        <w:t>.</w:t>
      </w:r>
      <w:r w:rsidR="00A808D5">
        <w:fldChar w:fldCharType="begin"/>
      </w:r>
      <w:r w:rsidR="00A808D5">
        <w:instrText xml:space="preserve"> ADDIN EN.CITE &lt;EndNote&gt;&lt;Cite&gt;&lt;Author&gt;Insinga&lt;/Author&gt;&lt;Year&gt;2005&lt;/Year&gt;&lt;RecNum&gt;83&lt;/RecNum&gt;&lt;DisplayText&gt;[4]&lt;/DisplayText&gt;&lt;record&gt;&lt;rec-number&gt;83&lt;/rec-number&gt;&lt;foreign-keys&gt;&lt;key app="EN" db-id="etz0fzt9irpvzmesttlxpwt8sevx05zeww00" timestamp="1557751282"&gt;83&lt;/key&gt;&lt;/foreign-keys&gt;&lt;ref-type name="Journal Article"&gt;17&lt;/ref-type&gt;&lt;contributors&gt;&lt;authors&gt;&lt;author&gt;Insinga, R. P.&lt;/author&gt;&lt;author&gt;Itzler, R. F.&lt;/author&gt;&lt;author&gt;Pellissier, J. M.&lt;/author&gt;&lt;author&gt;Saddier, P.&lt;/author&gt;&lt;author&gt;Nikas, A. A.&lt;/author&gt;&lt;/authors&gt;&lt;/contributors&gt;&lt;auth-address&gt;Department of Health Economic Statistics, Merck Research Laboratories, Blue Bell, PA, USA. ralph_insinga@merck.com&lt;/auth-address&gt;&lt;titles&gt;&lt;title&gt;The incidence of herpes zoster in a United States administrative database&lt;/title&gt;&lt;secondary-title&gt;J Gen Intern Med&lt;/secondary-title&gt;&lt;alt-title&gt;Journal of general internal medicine&lt;/alt-title&gt;&lt;/titles&gt;&lt;periodical&gt;&lt;full-title&gt;J Gen Intern Med&lt;/full-title&gt;&lt;abbr-1&gt;Journal of general internal medicine&lt;/abbr-1&gt;&lt;/periodical&gt;&lt;alt-periodical&gt;&lt;full-title&gt;J Gen Intern Med&lt;/full-title&gt;&lt;abbr-1&gt;Journal of general internal medicine&lt;/abbr-1&gt;&lt;/alt-periodical&gt;&lt;pages&gt;748-53&lt;/pages&gt;&lt;volume&gt;20&lt;/volume&gt;&lt;number&gt;8&lt;/number&gt;&lt;edition&gt;2005/07/30&lt;/edition&gt;&lt;keywords&gt;&lt;keyword&gt;Adolescent&lt;/keyword&gt;&lt;keyword&gt;Adult&lt;/keyword&gt;&lt;keyword&gt;Aged&lt;/keyword&gt;&lt;keyword&gt;Aged, 80 and over&lt;/keyword&gt;&lt;keyword&gt;Child&lt;/keyword&gt;&lt;keyword&gt;Databases, Factual&lt;/keyword&gt;&lt;keyword&gt;Female&lt;/keyword&gt;&lt;keyword&gt;Herpes Zoster/*epidemiology&lt;/keyword&gt;&lt;keyword&gt;Humans&lt;/keyword&gt;&lt;keyword&gt;Incidence&lt;/keyword&gt;&lt;keyword&gt;Male&lt;/keyword&gt;&lt;keyword&gt;Middle Aged&lt;/keyword&gt;&lt;keyword&gt;United States/epidemiology&lt;/keyword&gt;&lt;/keywords&gt;&lt;dates&gt;&lt;year&gt;2005&lt;/year&gt;&lt;pub-dates&gt;&lt;date&gt;Aug&lt;/date&gt;&lt;/pub-dates&gt;&lt;/dates&gt;&lt;isbn&gt;0884-8734&lt;/isbn&gt;&lt;accession-num&gt;16050886&lt;/accession-num&gt;&lt;urls&gt;&lt;/urls&gt;&lt;custom2&gt;PMC1490195&lt;/custom2&gt;&lt;electronic-resource-num&gt;10.1111/j.1525-1497.2005.0150.x&lt;/electronic-resource-num&gt;&lt;remote-database-provider&gt;NLM&lt;/remote-database-provider&gt;&lt;language&gt;eng&lt;/language&gt;&lt;/record&gt;&lt;/Cite&gt;&lt;/EndNote&gt;</w:instrText>
      </w:r>
      <w:r w:rsidR="00A808D5">
        <w:fldChar w:fldCharType="separate"/>
      </w:r>
      <w:r w:rsidR="00A808D5">
        <w:rPr>
          <w:noProof/>
        </w:rPr>
        <w:t>[4]</w:t>
      </w:r>
      <w:r w:rsidR="00A808D5">
        <w:fldChar w:fldCharType="end"/>
      </w:r>
      <w:r w:rsidR="00A808D5">
        <w:t xml:space="preserve"> The risk of </w:t>
      </w:r>
      <w:r w:rsidR="00C23E7D">
        <w:t>post-herpetic neuralgia</w:t>
      </w:r>
      <w:r w:rsidR="00A808D5">
        <w:t xml:space="preserve">, a chronic neuropathic pain syndrome, also </w:t>
      </w:r>
      <w:r w:rsidR="00C23E7D">
        <w:t>increases with age</w:t>
      </w:r>
      <w:r w:rsidR="00A808D5">
        <w:t>.</w:t>
      </w:r>
      <w:r w:rsidR="00C23E7D">
        <w:fldChar w:fldCharType="begin">
          <w:fldData xml:space="preserve">PEVuZE5vdGU+PENpdGU+PEF1dGhvcj5ZYXduPC9BdXRob3I+PFllYXI+MjAwNzwvWWVhcj48UmVj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</w:fldData>
        </w:fldChar>
      </w:r>
      <w:r w:rsidR="00A808D5">
        <w:instrText xml:space="preserve"> ADDIN EN.CITE </w:instrText>
      </w:r>
      <w:r w:rsidR="00A808D5">
        <w:fldChar w:fldCharType="begin">
          <w:fldData xml:space="preserve">PEVuZE5vdGU+PENpdGU+PEF1dGhvcj5ZYXduPC9BdXRob3I+PFllYXI+MjAwNzwvWWVhcj48UmVj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</w:fldData>
        </w:fldChar>
      </w:r>
      <w:r w:rsidR="00A808D5">
        <w:instrText xml:space="preserve"> ADDIN EN.CITE.DATA </w:instrText>
      </w:r>
      <w:r w:rsidR="00A808D5">
        <w:fldChar w:fldCharType="end"/>
      </w:r>
      <w:r w:rsidR="00C23E7D">
        <w:fldChar w:fldCharType="separate"/>
      </w:r>
      <w:r w:rsidR="00A808D5">
        <w:rPr>
          <w:noProof/>
        </w:rPr>
        <w:t>[5]</w:t>
      </w:r>
      <w:r w:rsidR="00C23E7D">
        <w:fldChar w:fldCharType="end"/>
      </w:r>
      <w:r w:rsidR="00C23E7D">
        <w:t xml:space="preserve">  </w:t>
      </w:r>
      <w:r w:rsidR="00A808D5">
        <w:t xml:space="preserve">Disseminated disease can occur in people who are immunosuppressed. </w:t>
      </w:r>
    </w:p>
    <w:p w14:paraId="1FC9EB37" w14:textId="7B6DE415" w:rsidR="00A4646B" w:rsidRDefault="00CF77CE" w:rsidP="00EC2380">
      <w:pPr>
        <w:spacing w:after="120" w:line="480" w:lineRule="auto"/>
      </w:pPr>
      <w:r>
        <w:t>Live attenuated varicella-zoster vaccine (</w:t>
      </w:r>
      <w:r w:rsidR="00A808D5">
        <w:t>ZVL</w:t>
      </w:r>
      <w:r>
        <w:t xml:space="preserve">) </w:t>
      </w:r>
      <w:r w:rsidR="00A4646B">
        <w:t>was</w:t>
      </w:r>
      <w:r>
        <w:t xml:space="preserve"> registered in Australia </w:t>
      </w:r>
      <w:r w:rsidRPr="00CF77CE">
        <w:t xml:space="preserve">for use in </w:t>
      </w:r>
      <w:r w:rsidR="00552AD0">
        <w:t>Australia in 2006 and available from 2014</w:t>
      </w:r>
      <w:r w:rsidR="00A4646B" w:rsidRPr="00A4646B">
        <w:t xml:space="preserve"> </w:t>
      </w:r>
      <w:r w:rsidR="00A4646B">
        <w:t>for people aged over 50 years</w:t>
      </w:r>
      <w:r w:rsidR="00552AD0">
        <w:t xml:space="preserve">. It is </w:t>
      </w:r>
      <w:r>
        <w:t>recommended for immunocompetent adults over 60 years of age.</w:t>
      </w:r>
      <w:r w:rsidR="00A808D5">
        <w:t xml:space="preserve"> </w:t>
      </w:r>
      <w:r w:rsidR="005A64DB" w:rsidRPr="00B2637F">
        <w:t xml:space="preserve">In November 2016, a funded </w:t>
      </w:r>
      <w:r w:rsidR="00A808D5">
        <w:t>ZVL</w:t>
      </w:r>
      <w:r w:rsidR="00723C1B">
        <w:t xml:space="preserve"> </w:t>
      </w:r>
      <w:r w:rsidR="005A64DB" w:rsidRPr="00B2637F">
        <w:t xml:space="preserve">immunisation program commenced </w:t>
      </w:r>
      <w:r w:rsidR="005B4954">
        <w:t xml:space="preserve">under the Australian National Immunisation Program (NIP) </w:t>
      </w:r>
      <w:r w:rsidR="005A64DB" w:rsidRPr="00B2637F">
        <w:t>for adults</w:t>
      </w:r>
      <w:r w:rsidRPr="00CF77CE">
        <w:t xml:space="preserve"> aged 70 years</w:t>
      </w:r>
      <w:r>
        <w:t xml:space="preserve"> </w:t>
      </w:r>
      <w:r w:rsidRPr="00CF77CE">
        <w:t>with catch-up for those aged 71–79 years</w:t>
      </w:r>
      <w:r>
        <w:t xml:space="preserve"> </w:t>
      </w:r>
      <w:r w:rsidRPr="00CF77CE">
        <w:t>also funded until October 2021</w:t>
      </w:r>
      <w:r w:rsidR="005A64DB">
        <w:t xml:space="preserve">. </w:t>
      </w:r>
    </w:p>
    <w:p w14:paraId="4A9F4750" w14:textId="378BA06E" w:rsidR="00EC42A2" w:rsidRDefault="00A808D5" w:rsidP="00EC2380">
      <w:pPr>
        <w:spacing w:after="120" w:line="480" w:lineRule="auto"/>
        <w:rPr>
          <w:lang w:val="en-US"/>
        </w:rPr>
      </w:pPr>
      <w:r>
        <w:t>ZVL</w:t>
      </w:r>
      <w:r w:rsidR="005A64DB">
        <w:t xml:space="preserve"> was evaluated in large </w:t>
      </w:r>
      <w:r w:rsidR="00DE3C81">
        <w:t>pre-</w:t>
      </w:r>
      <w:r w:rsidR="00E33DDE">
        <w:t>licensure</w:t>
      </w:r>
      <w:r w:rsidR="00DE3C81">
        <w:t xml:space="preserve"> </w:t>
      </w:r>
      <w:r w:rsidR="005A64DB">
        <w:t xml:space="preserve">clinical trials with </w:t>
      </w:r>
      <w:r w:rsidR="005A64DB" w:rsidRPr="00307249">
        <w:t xml:space="preserve">no </w:t>
      </w:r>
      <w:r w:rsidR="00723C1B">
        <w:rPr>
          <w:lang w:val="en-US"/>
        </w:rPr>
        <w:t>increased risk of serious adverse events</w:t>
      </w:r>
      <w:r w:rsidR="005B4954">
        <w:rPr>
          <w:lang w:val="en-US"/>
        </w:rPr>
        <w:t xml:space="preserve"> (SAE)</w:t>
      </w:r>
      <w:r w:rsidR="00723C1B">
        <w:rPr>
          <w:lang w:val="en-US"/>
        </w:rPr>
        <w:t>, hospitalized adverse events or death</w:t>
      </w:r>
      <w:r w:rsidR="005A64DB">
        <w:t>.</w:t>
      </w:r>
      <w:r w:rsidR="005A64DB">
        <w:fldChar w:fldCharType="begin">
          <w:fldData xml:space="preserve">PEVuZE5vdGU+PENpdGU+PEF1dGhvcj5PeG1hbjwvQXV0aG9yPjxZZWFyPjIwMDU8L1llYXI+PFJl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yMjcxLTg0PC9wYWdlcz48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</w:fldData>
        </w:fldChar>
      </w:r>
      <w:r w:rsidR="00A4646B">
        <w:instrText xml:space="preserve"> ADDIN EN.CITE </w:instrText>
      </w:r>
      <w:r w:rsidR="00A4646B">
        <w:fldChar w:fldCharType="begin">
          <w:fldData xml:space="preserve">PEVuZE5vdGU+PENpdGU+PEF1dGhvcj5PeG1hbjwvQXV0aG9yPjxZZWFyPjIwMDU8L1llYXI+PFJl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yMjcxLTg0PC9wYWdlcz48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</w:fldData>
        </w:fldChar>
      </w:r>
      <w:r w:rsidR="00A4646B">
        <w:instrText xml:space="preserve"> ADDIN EN.CITE.DATA </w:instrText>
      </w:r>
      <w:r w:rsidR="00A4646B">
        <w:fldChar w:fldCharType="end"/>
      </w:r>
      <w:r w:rsidR="005A64DB">
        <w:fldChar w:fldCharType="separate"/>
      </w:r>
      <w:r w:rsidR="00A4646B">
        <w:rPr>
          <w:noProof/>
        </w:rPr>
        <w:t>[6-8]</w:t>
      </w:r>
      <w:r w:rsidR="005A64DB">
        <w:fldChar w:fldCharType="end"/>
      </w:r>
      <w:r w:rsidR="005A64DB">
        <w:t xml:space="preserve"> </w:t>
      </w:r>
      <w:commentRangeStart w:id="2"/>
      <w:r w:rsidR="00E33DDE">
        <w:t>The</w:t>
      </w:r>
      <w:commentRangeEnd w:id="2"/>
      <w:r w:rsidR="005B4954">
        <w:rPr>
          <w:rStyle w:val="CommentReference"/>
        </w:rPr>
        <w:commentReference w:id="2"/>
      </w:r>
      <w:r w:rsidR="00E33DDE">
        <w:t xml:space="preserve"> rate of injection</w:t>
      </w:r>
      <w:r w:rsidR="005A64DB">
        <w:t xml:space="preserve"> site reactions</w:t>
      </w:r>
      <w:r w:rsidR="005B4954">
        <w:t xml:space="preserve"> (ISR)</w:t>
      </w:r>
      <w:r w:rsidR="005A64DB">
        <w:t xml:space="preserve"> </w:t>
      </w:r>
      <w:r w:rsidR="00E33DDE">
        <w:t>was higher in vaccine than placebo groups</w:t>
      </w:r>
      <w:r w:rsidR="00DE3C81">
        <w:t>.</w:t>
      </w:r>
      <w:r w:rsidR="00D6233F">
        <w:fldChar w:fldCharType="begin">
          <w:fldData xml:space="preserve">PEVuZE5vdGU+PENpdGU+PEF1dGhvcj5PeG1hbjwvQXV0aG9yPjxZZWFyPjIwMDU8L1llYXI+PFJl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jI3MS04NDwvcGFnZXM+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xhYmJyLTE+Q2xpbiBJbmZlY3QgRGlzPC9hYmJyLTE+PC9wZXJpb2RpY2FsPjxwYWdlcz45MjIt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</w:fldData>
        </w:fldChar>
      </w:r>
      <w:r w:rsidR="00A4646B">
        <w:instrText xml:space="preserve"> ADDIN EN.CITE </w:instrText>
      </w:r>
      <w:r w:rsidR="00A4646B">
        <w:fldChar w:fldCharType="begin">
          <w:fldData xml:space="preserve">PEVuZE5vdGU+PENpdGU+PEF1dGhvcj5PeG1hbjwvQXV0aG9yPjxZZWFyPjIwMDU8L1llYXI+PFJl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</w:fldData>
        </w:fldChar>
      </w:r>
      <w:r w:rsidR="00A4646B">
        <w:instrText xml:space="preserve"> ADDIN EN.CITE.DATA </w:instrText>
      </w:r>
      <w:r w:rsidR="00A4646B">
        <w:fldChar w:fldCharType="end"/>
      </w:r>
      <w:r w:rsidR="00D6233F">
        <w:fldChar w:fldCharType="separate"/>
      </w:r>
      <w:r w:rsidR="00A4646B">
        <w:rPr>
          <w:noProof/>
        </w:rPr>
        <w:t>[6, 8]</w:t>
      </w:r>
      <w:r w:rsidR="00D6233F">
        <w:fldChar w:fldCharType="end"/>
      </w:r>
      <w:r w:rsidR="009E1D1C">
        <w:t xml:space="preserve"> </w:t>
      </w:r>
      <w:r w:rsidR="00F96AE6">
        <w:t xml:space="preserve">A post-licensure clinical trial demonstrated a similar safety profile, with no statistically significant difference in the rate of </w:t>
      </w:r>
      <w:r w:rsidR="005B4954">
        <w:t>SAE</w:t>
      </w:r>
      <w:r w:rsidR="00F96AE6">
        <w:t xml:space="preserve"> up to 182 days following vaccination.</w:t>
      </w:r>
      <w:r w:rsidR="00F96AE6">
        <w:fldChar w:fldCharType="begin"/>
      </w:r>
      <w:r w:rsidR="00A4646B">
        <w:instrText xml:space="preserve"> ADDIN EN.CITE &lt;EndNote&gt;&lt;Cite&gt;&lt;Author&gt;Murray&lt;/Author&gt;&lt;Year&gt;2011&lt;/Year&gt;&lt;RecNum&gt;24&lt;/RecNum&gt;&lt;DisplayText&gt;[9]&lt;/DisplayText&gt;&lt;record&gt;&lt;rec-number&gt;24&lt;/rec-number&gt;&lt;foreign-keys&gt;&lt;key app="EN" db-id="etz0fzt9irpvzmesttlxpwt8sevx05zeww00" timestamp="1503980075"&gt;24&lt;/key&gt;&lt;/foreign-keys&gt;&lt;ref-type name="Journal Article"&gt;17&lt;/ref-type&gt;&lt;contributors&gt;&lt;authors&gt;&lt;author&gt;Murray, A. V.&lt;/author&gt;&lt;author&gt;Reisinger, K. S.&lt;/author&gt;&lt;author&gt;Kerzner, B.&lt;/author&gt;&lt;author&gt;Stek, J. E.&lt;/author&gt;&lt;author&gt;Sausser, T. A.&lt;/author&gt;&lt;author&gt;Xu, J.&lt;/author&gt;&lt;author&gt;Wang, W. W.&lt;/author&gt;&lt;author&gt;Chan, I. S.&lt;/author&gt;&lt;author&gt;Annunziato, P. W.&lt;/author&gt;&lt;author&gt;Parrino, J.&lt;/author&gt;&lt;/authors&gt;&lt;/contributors&gt;&lt;titles&gt;&lt;title&gt;Safety and tolerability of zoster vaccine in adults &amp;gt;=60 years old&lt;/title&gt;&lt;secondary-title&gt;Human Vaccines&lt;/secondary-title&gt;&lt;/titles&gt;&lt;periodical&gt;&lt;full-title&gt;Human Vaccines&lt;/full-title&gt;&lt;/periodical&gt;&lt;pages&gt;1130-6&lt;/pages&gt;&lt;volume&gt;7&lt;/volume&gt;&lt;number&gt;11&lt;/number&gt;&lt;dates&gt;&lt;year&gt;2011&lt;/year&gt;&lt;/dates&gt;&lt;accession-num&gt;22048110&lt;/accession-num&gt;&lt;work-type&gt;Randomized Controlled Trial&amp;#xD;Research Support, Non-U.S. Gov&amp;apos;t&lt;/work-type&gt;&lt;urls&gt;&lt;related-urls&gt;&lt;url&gt;http://ezproxy.library.usyd.edu.au/login?url=http://ovidsp.ovid.com/ovidweb.cgi?T=JS&amp;amp;CSC=Y&amp;amp;NEWS=N&amp;amp;PAGE=fulltext&amp;amp;D=med7&amp;amp;AN=22048110&lt;/url&gt;&lt;url&gt;http://DD8GH5YX7K.search.serialssolutions.com/?sid=OVID:medline&amp;amp;id=pmid:22048110&amp;amp;id=doi:10.4161hv.7.11.17982&amp;amp;issn=1554-8600&amp;amp;isbn=&amp;amp;volume=7&amp;amp;issue=11&amp;amp;spage=1130&amp;amp;pages=1130-6&amp;amp;date=2011&amp;amp;title=Human+Vaccines&amp;amp;atitle=Safety+and+tolerability+of+zoster+vaccine+in+adults+%3E%3D60+years+old.&amp;amp;aulast=Murray&lt;/url&gt;&lt;/related-urls&gt;&lt;/urls&gt;&lt;remote-database-name&gt;MEDLINE&lt;/remote-database-name&gt;&lt;remote-database-provider&gt;Ovid Technologies&lt;/remote-database-provider&gt;&lt;/record&gt;&lt;/Cite&gt;&lt;/EndNote&gt;</w:instrText>
      </w:r>
      <w:r w:rsidR="00F96AE6">
        <w:fldChar w:fldCharType="separate"/>
      </w:r>
      <w:r w:rsidR="00A4646B">
        <w:rPr>
          <w:noProof/>
        </w:rPr>
        <w:t>[9]</w:t>
      </w:r>
      <w:r w:rsidR="00F96AE6">
        <w:fldChar w:fldCharType="end"/>
      </w:r>
      <w:r w:rsidR="00F96AE6">
        <w:t xml:space="preserve"> </w:t>
      </w:r>
      <w:r w:rsidR="00EC42A2">
        <w:rPr>
          <w:lang w:val="en-US"/>
        </w:rPr>
        <w:t>Post-</w:t>
      </w:r>
      <w:r w:rsidR="005B4954">
        <w:rPr>
          <w:lang w:val="en-US"/>
        </w:rPr>
        <w:t>licensure</w:t>
      </w:r>
      <w:r w:rsidR="00EC42A2">
        <w:rPr>
          <w:lang w:val="en-US"/>
        </w:rPr>
        <w:t xml:space="preserve"> </w:t>
      </w:r>
      <w:r w:rsidR="00AB3A85">
        <w:rPr>
          <w:lang w:val="en-US"/>
        </w:rPr>
        <w:t xml:space="preserve">passive </w:t>
      </w:r>
      <w:r w:rsidR="00EC42A2">
        <w:rPr>
          <w:lang w:val="en-US"/>
        </w:rPr>
        <w:t>surveillance</w:t>
      </w:r>
      <w:r w:rsidR="007E571E">
        <w:rPr>
          <w:lang w:val="en-US"/>
        </w:rPr>
        <w:t xml:space="preserve"> </w:t>
      </w:r>
      <w:r w:rsidR="005B4954">
        <w:rPr>
          <w:lang w:val="en-US"/>
        </w:rPr>
        <w:t>has</w:t>
      </w:r>
      <w:r w:rsidR="007E571E">
        <w:rPr>
          <w:lang w:val="en-US"/>
        </w:rPr>
        <w:t xml:space="preserve"> been consistent with </w:t>
      </w:r>
      <w:r w:rsidR="005B4954">
        <w:rPr>
          <w:lang w:val="en-US"/>
        </w:rPr>
        <w:t>clinical</w:t>
      </w:r>
      <w:r w:rsidR="007E571E">
        <w:rPr>
          <w:lang w:val="en-US"/>
        </w:rPr>
        <w:t xml:space="preserve"> trials</w:t>
      </w:r>
      <w:r w:rsidR="00AB3A85">
        <w:rPr>
          <w:lang w:val="en-US"/>
        </w:rPr>
        <w:t xml:space="preserve">. Of </w:t>
      </w:r>
      <w:r w:rsidR="00AB3A85" w:rsidRPr="00AB3A85">
        <w:rPr>
          <w:lang w:val="en-US"/>
        </w:rPr>
        <w:t xml:space="preserve">23,556 </w:t>
      </w:r>
      <w:r w:rsidR="00AB3A85">
        <w:rPr>
          <w:lang w:val="en-US"/>
        </w:rPr>
        <w:t xml:space="preserve">reports submitted </w:t>
      </w:r>
      <w:r w:rsidR="00657A9D">
        <w:rPr>
          <w:lang w:val="en-US"/>
        </w:rPr>
        <w:t xml:space="preserve">by healthcare providers </w:t>
      </w:r>
      <w:r w:rsidR="00AB3A85">
        <w:rPr>
          <w:lang w:val="en-US"/>
        </w:rPr>
        <w:t xml:space="preserve">to the </w:t>
      </w:r>
      <w:r w:rsidR="005E4BE9" w:rsidRPr="005E4BE9">
        <w:rPr>
          <w:lang w:val="en-US"/>
        </w:rPr>
        <w:t xml:space="preserve">Merck, Sharp, &amp; Dohme Corp </w:t>
      </w:r>
      <w:r w:rsidR="005E4BE9">
        <w:rPr>
          <w:lang w:val="en-US"/>
        </w:rPr>
        <w:t>(</w:t>
      </w:r>
      <w:r w:rsidR="00AB3A85" w:rsidRPr="00AB3A85">
        <w:rPr>
          <w:lang w:val="en-US"/>
        </w:rPr>
        <w:t>MSD</w:t>
      </w:r>
      <w:r w:rsidR="005E4BE9">
        <w:rPr>
          <w:lang w:val="en-US"/>
        </w:rPr>
        <w:t>)</w:t>
      </w:r>
      <w:r w:rsidR="00AB3A85" w:rsidRPr="00AB3A85">
        <w:rPr>
          <w:lang w:val="en-US"/>
        </w:rPr>
        <w:t xml:space="preserve"> </w:t>
      </w:r>
      <w:r w:rsidR="005B4954">
        <w:rPr>
          <w:lang w:val="en-US"/>
        </w:rPr>
        <w:t>Adverse Event (AE)</w:t>
      </w:r>
      <w:r w:rsidR="00AB3A85" w:rsidRPr="00AB3A85">
        <w:rPr>
          <w:lang w:val="en-US"/>
        </w:rPr>
        <w:t xml:space="preserve"> global safety database</w:t>
      </w:r>
      <w:r w:rsidR="00AB3A85">
        <w:rPr>
          <w:lang w:val="en-US"/>
        </w:rPr>
        <w:t xml:space="preserve"> between May 2006 and May 2016, 93% </w:t>
      </w:r>
      <w:r w:rsidR="005B4954">
        <w:rPr>
          <w:lang w:val="en-US"/>
        </w:rPr>
        <w:t xml:space="preserve">of reports </w:t>
      </w:r>
      <w:r w:rsidR="00AB3A85">
        <w:rPr>
          <w:lang w:val="en-US"/>
        </w:rPr>
        <w:t>were non-serious</w:t>
      </w:r>
      <w:r w:rsidR="00CE2581">
        <w:rPr>
          <w:lang w:val="en-US"/>
        </w:rPr>
        <w:t xml:space="preserve">, with </w:t>
      </w:r>
      <w:r w:rsidR="005B4954">
        <w:rPr>
          <w:lang w:val="en-US"/>
        </w:rPr>
        <w:t>ISR</w:t>
      </w:r>
      <w:r w:rsidR="00CE2581">
        <w:rPr>
          <w:lang w:val="en-US"/>
        </w:rPr>
        <w:t xml:space="preserve"> </w:t>
      </w:r>
      <w:r w:rsidR="00B354CB">
        <w:rPr>
          <w:lang w:val="en-US"/>
        </w:rPr>
        <w:t>the</w:t>
      </w:r>
      <w:r w:rsidR="00CE2581">
        <w:rPr>
          <w:lang w:val="en-US"/>
        </w:rPr>
        <w:t xml:space="preserve"> most commonly reported AE</w:t>
      </w:r>
      <w:r w:rsidR="000D008A">
        <w:rPr>
          <w:lang w:val="en-US"/>
        </w:rPr>
        <w:t xml:space="preserve"> (20.5%), followed by </w:t>
      </w:r>
      <w:r w:rsidR="005B4954">
        <w:rPr>
          <w:lang w:val="en-US"/>
        </w:rPr>
        <w:t>HZ</w:t>
      </w:r>
      <w:r w:rsidR="000D008A">
        <w:rPr>
          <w:lang w:val="en-US"/>
        </w:rPr>
        <w:t xml:space="preserve"> (8.6%) and rash (4.2%)</w:t>
      </w:r>
      <w:r w:rsidR="00CE2581">
        <w:rPr>
          <w:lang w:val="en-US"/>
        </w:rPr>
        <w:t>.</w:t>
      </w:r>
      <w:r w:rsidR="000204D4">
        <w:rPr>
          <w:lang w:val="en-US"/>
        </w:rPr>
        <w:fldChar w:fldCharType="begin">
          <w:fldData xml:space="preserve">PEVuZE5vdGU+PENpdGU+PEF1dGhvcj5XaWxsaXM8L0F1dGhvcj48WWVhcj4yMDE3PC9ZZWFyPjxS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==
</w:fldData>
        </w:fldChar>
      </w:r>
      <w:r w:rsidR="004D4AAF">
        <w:rPr>
          <w:lang w:val="en-US"/>
        </w:rPr>
        <w:instrText xml:space="preserve"> ADDIN EN.CITE </w:instrText>
      </w:r>
      <w:r w:rsidR="004D4AAF">
        <w:rPr>
          <w:lang w:val="en-US"/>
        </w:rPr>
        <w:fldChar w:fldCharType="begin">
          <w:fldData xml:space="preserve">PEVuZE5vdGU+PENpdGU+PEF1dGhvcj5XaWxsaXM8L0F1dGhvcj48WWVhcj4yMDE3PC9ZZWFyPjxS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==
</w:fldData>
        </w:fldChar>
      </w:r>
      <w:r w:rsidR="004D4AAF">
        <w:rPr>
          <w:lang w:val="en-US"/>
        </w:rPr>
        <w:instrText xml:space="preserve"> ADDIN EN.CITE.DATA </w:instrText>
      </w:r>
      <w:r w:rsidR="004D4AAF">
        <w:rPr>
          <w:lang w:val="en-US"/>
        </w:rPr>
      </w:r>
      <w:r w:rsidR="004D4AAF">
        <w:rPr>
          <w:lang w:val="en-US"/>
        </w:rPr>
        <w:fldChar w:fldCharType="end"/>
      </w:r>
      <w:r w:rsidR="000204D4">
        <w:rPr>
          <w:lang w:val="en-US"/>
        </w:rPr>
      </w:r>
      <w:r w:rsidR="000204D4">
        <w:rPr>
          <w:lang w:val="en-US"/>
        </w:rPr>
        <w:fldChar w:fldCharType="separate"/>
      </w:r>
      <w:r w:rsidR="004D4AAF">
        <w:rPr>
          <w:noProof/>
          <w:lang w:val="en-US"/>
        </w:rPr>
        <w:t>[10]</w:t>
      </w:r>
      <w:r w:rsidR="000204D4">
        <w:rPr>
          <w:lang w:val="en-US"/>
        </w:rPr>
        <w:fldChar w:fldCharType="end"/>
      </w:r>
      <w:r w:rsidR="00AB3A85">
        <w:rPr>
          <w:lang w:val="en-US"/>
        </w:rPr>
        <w:t xml:space="preserve"> Of </w:t>
      </w:r>
      <w:r w:rsidR="00AB3A85" w:rsidRPr="00AB3A85">
        <w:rPr>
          <w:lang w:val="en-US"/>
        </w:rPr>
        <w:t>23,092</w:t>
      </w:r>
      <w:r w:rsidR="00AB3A85">
        <w:rPr>
          <w:lang w:val="en-US"/>
        </w:rPr>
        <w:t xml:space="preserve"> reports submitted to the </w:t>
      </w:r>
      <w:r w:rsidR="005B4954">
        <w:rPr>
          <w:lang w:val="en-US"/>
        </w:rPr>
        <w:t xml:space="preserve">US </w:t>
      </w:r>
      <w:r w:rsidR="00AB3A85">
        <w:rPr>
          <w:lang w:val="en-US"/>
        </w:rPr>
        <w:t>Vaccine Adverse Events Monitoring System (VAERS) from May 2006 to January 2015,</w:t>
      </w:r>
      <w:r w:rsidR="007E571E">
        <w:rPr>
          <w:lang w:val="en-US"/>
        </w:rPr>
        <w:t xml:space="preserve"> 96% </w:t>
      </w:r>
      <w:r w:rsidR="00AB3A85">
        <w:rPr>
          <w:lang w:val="en-US"/>
        </w:rPr>
        <w:t xml:space="preserve">were </w:t>
      </w:r>
      <w:r w:rsidR="007E571E">
        <w:rPr>
          <w:lang w:val="en-US"/>
        </w:rPr>
        <w:t xml:space="preserve">classified as </w:t>
      </w:r>
      <w:r w:rsidR="00AB3A85">
        <w:rPr>
          <w:lang w:val="en-US"/>
        </w:rPr>
        <w:t>non-</w:t>
      </w:r>
      <w:r w:rsidR="007E571E">
        <w:rPr>
          <w:lang w:val="en-US"/>
        </w:rPr>
        <w:t xml:space="preserve">serious, with </w:t>
      </w:r>
      <w:r w:rsidR="005B4954">
        <w:rPr>
          <w:lang w:val="en-US"/>
        </w:rPr>
        <w:t>ISR</w:t>
      </w:r>
      <w:r w:rsidR="007E571E">
        <w:rPr>
          <w:lang w:val="en-US"/>
        </w:rPr>
        <w:t xml:space="preserve">, </w:t>
      </w:r>
      <w:r w:rsidR="005B4954">
        <w:rPr>
          <w:lang w:val="en-US"/>
        </w:rPr>
        <w:t>HZ</w:t>
      </w:r>
      <w:r w:rsidR="007E571E">
        <w:rPr>
          <w:lang w:val="en-US"/>
        </w:rPr>
        <w:t xml:space="preserve"> and rash the most frequently reported non-serious </w:t>
      </w:r>
      <w:r w:rsidR="005B4954">
        <w:rPr>
          <w:lang w:val="en-US"/>
        </w:rPr>
        <w:t>AE</w:t>
      </w:r>
      <w:r w:rsidR="007E571E">
        <w:rPr>
          <w:lang w:val="en-US"/>
        </w:rPr>
        <w:t>.</w:t>
      </w:r>
      <w:r w:rsidR="007E571E">
        <w:rPr>
          <w:lang w:val="en-US"/>
        </w:rPr>
        <w:fldChar w:fldCharType="begin">
          <w:fldData xml:space="preserve">PEVuZE5vdGU+PENpdGU+PEF1dGhvcj5NaWxsZXI8L0F1dGhvcj48WWVhcj4yMDE4PC9ZZWFyPjxS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</w:fldData>
        </w:fldChar>
      </w:r>
      <w:r w:rsidR="004D4AAF">
        <w:rPr>
          <w:lang w:val="en-US"/>
        </w:rPr>
        <w:instrText xml:space="preserve"> ADDIN EN.CITE </w:instrText>
      </w:r>
      <w:r w:rsidR="004D4AAF">
        <w:rPr>
          <w:lang w:val="en-US"/>
        </w:rPr>
        <w:fldChar w:fldCharType="begin">
          <w:fldData xml:space="preserve">PEVuZE5vdGU+PENpdGU+PEF1dGhvcj5NaWxsZXI8L0F1dGhvcj48WWVhcj4yMDE4PC9ZZWFyPjxS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</w:fldData>
        </w:fldChar>
      </w:r>
      <w:r w:rsidR="004D4AAF">
        <w:rPr>
          <w:lang w:val="en-US"/>
        </w:rPr>
        <w:instrText xml:space="preserve"> ADDIN EN.CITE.DATA </w:instrText>
      </w:r>
      <w:r w:rsidR="004D4AAF">
        <w:rPr>
          <w:lang w:val="en-US"/>
        </w:rPr>
      </w:r>
      <w:r w:rsidR="004D4AAF">
        <w:rPr>
          <w:lang w:val="en-US"/>
        </w:rPr>
        <w:fldChar w:fldCharType="end"/>
      </w:r>
      <w:r w:rsidR="007E571E">
        <w:rPr>
          <w:lang w:val="en-US"/>
        </w:rPr>
      </w:r>
      <w:r w:rsidR="007E571E">
        <w:rPr>
          <w:lang w:val="en-US"/>
        </w:rPr>
        <w:fldChar w:fldCharType="separate"/>
      </w:r>
      <w:r w:rsidR="004D4AAF">
        <w:rPr>
          <w:noProof/>
          <w:lang w:val="en-US"/>
        </w:rPr>
        <w:t>[11]</w:t>
      </w:r>
      <w:r w:rsidR="007E571E">
        <w:rPr>
          <w:lang w:val="en-US"/>
        </w:rPr>
        <w:fldChar w:fldCharType="end"/>
      </w:r>
      <w:r w:rsidR="007E571E">
        <w:rPr>
          <w:lang w:val="en-US"/>
        </w:rPr>
        <w:t xml:space="preserve">   </w:t>
      </w:r>
    </w:p>
    <w:p w14:paraId="333342B2" w14:textId="4BA4E040" w:rsidR="00DD6644" w:rsidRDefault="007E571E" w:rsidP="00DD6644">
      <w:pPr>
        <w:spacing w:after="120" w:line="480" w:lineRule="auto"/>
        <w:rPr>
          <w:lang w:val="en-US"/>
        </w:rPr>
      </w:pPr>
      <w:r>
        <w:rPr>
          <w:lang w:val="en-US"/>
        </w:rPr>
        <w:t>Post-marketing surveillance</w:t>
      </w:r>
      <w:r w:rsidR="00D115D7">
        <w:rPr>
          <w:lang w:val="en-US"/>
        </w:rPr>
        <w:t xml:space="preserve"> methods are limited by the potential for biased reporting and,</w:t>
      </w:r>
      <w:r>
        <w:rPr>
          <w:lang w:val="en-US"/>
        </w:rPr>
        <w:t xml:space="preserve"> for ZV</w:t>
      </w:r>
      <w:r w:rsidR="005B4954">
        <w:rPr>
          <w:lang w:val="en-US"/>
        </w:rPr>
        <w:t>L</w:t>
      </w:r>
      <w:r w:rsidR="00D115D7">
        <w:rPr>
          <w:lang w:val="en-US"/>
        </w:rPr>
        <w:t>,</w:t>
      </w:r>
      <w:r>
        <w:rPr>
          <w:lang w:val="en-US"/>
        </w:rPr>
        <w:t xml:space="preserve"> is </w:t>
      </w:r>
      <w:r w:rsidR="00D115D7">
        <w:rPr>
          <w:lang w:val="en-US"/>
        </w:rPr>
        <w:t>confounded</w:t>
      </w:r>
      <w:r>
        <w:rPr>
          <w:lang w:val="en-US"/>
        </w:rPr>
        <w:t xml:space="preserve"> by the </w:t>
      </w:r>
      <w:r w:rsidR="005B4954">
        <w:rPr>
          <w:lang w:val="en-US"/>
        </w:rPr>
        <w:t>higher prevalence</w:t>
      </w:r>
      <w:r>
        <w:rPr>
          <w:lang w:val="en-US"/>
        </w:rPr>
        <w:t xml:space="preserve"> of chronic disease in </w:t>
      </w:r>
      <w:r w:rsidR="005B4954">
        <w:rPr>
          <w:lang w:val="en-US"/>
        </w:rPr>
        <w:t>the</w:t>
      </w:r>
      <w:r>
        <w:rPr>
          <w:lang w:val="en-US"/>
        </w:rPr>
        <w:t xml:space="preserve"> older </w:t>
      </w:r>
      <w:r w:rsidR="005B4954">
        <w:rPr>
          <w:lang w:val="en-US"/>
        </w:rPr>
        <w:t xml:space="preserve">target </w:t>
      </w:r>
      <w:r>
        <w:rPr>
          <w:lang w:val="en-US"/>
        </w:rPr>
        <w:t>population.</w:t>
      </w:r>
      <w:r>
        <w:rPr>
          <w:lang w:val="en-US"/>
        </w:rPr>
        <w:fldChar w:fldCharType="begin">
          <w:fldData xml:space="preserve">PEVuZE5vdGU+PENpdGU+PEF1dGhvcj5NaWxsZXI8L0F1dGhvcj48WWVhcj4yMDE4PC9ZZWFyPjxS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</w:fldData>
        </w:fldChar>
      </w:r>
      <w:r w:rsidR="004D4AAF">
        <w:rPr>
          <w:lang w:val="en-US"/>
        </w:rPr>
        <w:instrText xml:space="preserve"> ADDIN EN.CITE </w:instrText>
      </w:r>
      <w:r w:rsidR="004D4AAF">
        <w:rPr>
          <w:lang w:val="en-US"/>
        </w:rPr>
        <w:fldChar w:fldCharType="begin">
          <w:fldData xml:space="preserve">PEVuZE5vdGU+PENpdGU+PEF1dGhvcj5NaWxsZXI8L0F1dGhvcj48WWVhcj4yMDE4PC9ZZWFyPjxS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</w:fldData>
        </w:fldChar>
      </w:r>
      <w:r w:rsidR="004D4AAF">
        <w:rPr>
          <w:lang w:val="en-US"/>
        </w:rPr>
        <w:instrText xml:space="preserve"> ADDIN EN.CITE.DATA </w:instrText>
      </w:r>
      <w:r w:rsidR="004D4AAF">
        <w:rPr>
          <w:lang w:val="en-US"/>
        </w:rPr>
      </w:r>
      <w:r w:rsidR="004D4AAF">
        <w:rPr>
          <w:lang w:val="en-US"/>
        </w:rPr>
        <w:fldChar w:fldCharType="end"/>
      </w:r>
      <w:r>
        <w:rPr>
          <w:lang w:val="en-US"/>
        </w:rPr>
      </w:r>
      <w:r>
        <w:rPr>
          <w:lang w:val="en-US"/>
        </w:rPr>
        <w:fldChar w:fldCharType="separate"/>
      </w:r>
      <w:r w:rsidR="004D4AAF">
        <w:rPr>
          <w:noProof/>
          <w:lang w:val="en-US"/>
        </w:rPr>
        <w:t>[11]</w:t>
      </w:r>
      <w:r>
        <w:rPr>
          <w:lang w:val="en-US"/>
        </w:rPr>
        <w:fldChar w:fldCharType="end"/>
      </w:r>
      <w:r w:rsidR="00D115D7">
        <w:rPr>
          <w:lang w:val="en-US"/>
        </w:rPr>
        <w:t xml:space="preserve"> </w:t>
      </w:r>
      <w:r w:rsidR="009E1D1C">
        <w:rPr>
          <w:lang w:val="en-US"/>
        </w:rPr>
        <w:t>The self-</w:t>
      </w:r>
      <w:r w:rsidR="009E1D1C">
        <w:rPr>
          <w:lang w:val="en-US"/>
        </w:rPr>
        <w:lastRenderedPageBreak/>
        <w:t xml:space="preserve">controlled case series </w:t>
      </w:r>
      <w:r w:rsidR="004F11BF">
        <w:rPr>
          <w:lang w:val="en-US"/>
        </w:rPr>
        <w:t xml:space="preserve">(SCCS) </w:t>
      </w:r>
      <w:r w:rsidR="009E1D1C">
        <w:rPr>
          <w:lang w:val="en-US"/>
        </w:rPr>
        <w:t xml:space="preserve">method </w:t>
      </w:r>
      <w:r w:rsidR="005B4954">
        <w:rPr>
          <w:lang w:val="en-US"/>
        </w:rPr>
        <w:t>was developed</w:t>
      </w:r>
      <w:r w:rsidR="009E1D1C">
        <w:rPr>
          <w:lang w:val="en-US"/>
        </w:rPr>
        <w:t xml:space="preserve"> for vaccine safety </w:t>
      </w:r>
      <w:r w:rsidR="004F11BF">
        <w:rPr>
          <w:lang w:val="en-US"/>
        </w:rPr>
        <w:t>assessment</w:t>
      </w:r>
      <w:r w:rsidR="005B4954">
        <w:rPr>
          <w:lang w:val="en-US"/>
        </w:rPr>
        <w:t xml:space="preserve"> and </w:t>
      </w:r>
      <w:r w:rsidR="004F11BF">
        <w:rPr>
          <w:lang w:val="en-US"/>
        </w:rPr>
        <w:t xml:space="preserve">avoids confounding by allowing individuals to </w:t>
      </w:r>
      <w:r w:rsidR="004F11BF" w:rsidRPr="004F11BF">
        <w:rPr>
          <w:lang w:val="en-US"/>
        </w:rPr>
        <w:t>act as their own control</w:t>
      </w:r>
      <w:r w:rsidR="004F11BF">
        <w:rPr>
          <w:lang w:val="en-US"/>
        </w:rPr>
        <w:t>.</w:t>
      </w:r>
      <w:r w:rsidR="00EE5D12">
        <w:rPr>
          <w:lang w:val="en-US"/>
        </w:rPr>
        <w:fldChar w:fldCharType="begin"/>
      </w:r>
      <w:r w:rsidR="004D4AAF">
        <w:rPr>
          <w:lang w:val="en-US"/>
        </w:rPr>
        <w:instrText xml:space="preserve"> ADDIN EN.CITE &lt;EndNote&gt;&lt;Cite&gt;&lt;Author&gt;Petersen&lt;/Author&gt;&lt;Year&gt;2016&lt;/Year&gt;&lt;RecNum&gt;11&lt;/RecNum&gt;&lt;DisplayText&gt;[12]&lt;/DisplayText&gt;&lt;record&gt;&lt;rec-number&gt;11&lt;/rec-number&gt;&lt;foreign-keys&gt;&lt;key app="EN" db-id="etz0fzt9irpvzmesttlxpwt8sevx05zeww00" timestamp="1503974798"&gt;11&lt;/key&gt;&lt;/foreign-keys&gt;&lt;ref-type name="Journal Article"&gt;17&lt;/ref-type&gt;&lt;contributors&gt;&lt;authors&gt;&lt;author&gt;Petersen, I&lt;/author&gt;&lt;author&gt;Douglas, I&lt;/author&gt;&lt;author&gt;Whitaker, H&lt;/author&gt;&lt;/authors&gt;&lt;/contributors&gt;&lt;titles&gt;&lt;title&gt;Self controlled case series methods: an alternative to standard epidemiological study designs&lt;/title&gt;&lt;secondary-title&gt;BMJ&lt;/secondary-title&gt;&lt;/titles&gt;&lt;periodical&gt;&lt;full-title&gt;BMJ&lt;/full-title&gt;&lt;/periodical&gt;&lt;pages&gt;i4515&lt;/pages&gt;&lt;volume&gt;354&lt;/volume&gt;&lt;dates&gt;&lt;year&gt;2016&lt;/year&gt;&lt;/dates&gt;&lt;urls&gt;&lt;/urls&gt;&lt;/record&gt;&lt;/Cite&gt;&lt;/EndNote&gt;</w:instrText>
      </w:r>
      <w:r w:rsidR="00EE5D12">
        <w:rPr>
          <w:lang w:val="en-US"/>
        </w:rPr>
        <w:fldChar w:fldCharType="separate"/>
      </w:r>
      <w:r w:rsidR="004D4AAF">
        <w:rPr>
          <w:noProof/>
          <w:lang w:val="en-US"/>
        </w:rPr>
        <w:t>[12]</w:t>
      </w:r>
      <w:r w:rsidR="00EE5D12">
        <w:rPr>
          <w:lang w:val="en-US"/>
        </w:rPr>
        <w:fldChar w:fldCharType="end"/>
      </w:r>
      <w:r w:rsidR="00E7254B">
        <w:rPr>
          <w:lang w:val="en-US"/>
        </w:rPr>
        <w:t xml:space="preserve"> </w:t>
      </w:r>
      <w:r w:rsidR="00CB0906">
        <w:rPr>
          <w:lang w:val="en-US"/>
        </w:rPr>
        <w:t xml:space="preserve">SCCS methodology has been used to examine </w:t>
      </w:r>
      <w:r w:rsidR="005B4954">
        <w:rPr>
          <w:lang w:val="en-US"/>
        </w:rPr>
        <w:t>ZVL</w:t>
      </w:r>
      <w:r w:rsidR="00785DBE">
        <w:rPr>
          <w:lang w:val="en-US"/>
        </w:rPr>
        <w:fldChar w:fldCharType="begin">
          <w:fldData xml:space="preserve">PEVuZE5vdGU+PENpdGU+PEF1dGhvcj5Uc2VuZzwvQXV0aG9yPjxZZWFyPjIwMTI8L1llYXI+PFJl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</w:fldData>
        </w:fldChar>
      </w:r>
      <w:r w:rsidR="00785DBE">
        <w:rPr>
          <w:lang w:val="en-US"/>
        </w:rPr>
        <w:instrText xml:space="preserve"> ADDIN EN.CITE </w:instrText>
      </w:r>
      <w:r w:rsidR="00785DBE">
        <w:rPr>
          <w:lang w:val="en-US"/>
        </w:rPr>
        <w:fldChar w:fldCharType="begin">
          <w:fldData xml:space="preserve">PEVuZE5vdGU+PENpdGU+PEF1dGhvcj5Uc2VuZzwvQXV0aG9yPjxZZWFyPjIwMTI8L1llYXI+PFJl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</w:fldData>
        </w:fldChar>
      </w:r>
      <w:r w:rsidR="00785DBE">
        <w:rPr>
          <w:lang w:val="en-US"/>
        </w:rPr>
        <w:instrText xml:space="preserve"> ADDIN EN.CITE.DATA </w:instrText>
      </w:r>
      <w:r w:rsidR="00785DBE">
        <w:rPr>
          <w:lang w:val="en-US"/>
        </w:rPr>
      </w:r>
      <w:r w:rsidR="00785DBE">
        <w:rPr>
          <w:lang w:val="en-US"/>
        </w:rPr>
        <w:fldChar w:fldCharType="end"/>
      </w:r>
      <w:r w:rsidR="00785DBE">
        <w:rPr>
          <w:lang w:val="en-US"/>
        </w:rPr>
        <w:fldChar w:fldCharType="separate"/>
      </w:r>
      <w:r w:rsidR="00785DBE">
        <w:rPr>
          <w:noProof/>
          <w:lang w:val="en-US"/>
        </w:rPr>
        <w:t>[13]</w:t>
      </w:r>
      <w:r w:rsidR="00785DBE">
        <w:rPr>
          <w:lang w:val="en-US"/>
        </w:rPr>
        <w:fldChar w:fldCharType="end"/>
      </w:r>
      <w:r w:rsidR="00CB0906">
        <w:rPr>
          <w:lang w:val="en-US"/>
        </w:rPr>
        <w:t xml:space="preserve"> using data from managed care cohorts in the US. In Australia, however, managed care </w:t>
      </w:r>
      <w:proofErr w:type="spellStart"/>
      <w:r w:rsidR="00CB0906">
        <w:rPr>
          <w:lang w:val="en-US"/>
        </w:rPr>
        <w:t>organisations</w:t>
      </w:r>
      <w:proofErr w:type="spellEnd"/>
      <w:r w:rsidR="00CB0906">
        <w:rPr>
          <w:lang w:val="en-US"/>
        </w:rPr>
        <w:t xml:space="preserve"> do not exist. Older patients are likely to receive </w:t>
      </w:r>
      <w:r w:rsidR="005B4954">
        <w:rPr>
          <w:lang w:val="en-US"/>
        </w:rPr>
        <w:t>ZVL</w:t>
      </w:r>
      <w:r w:rsidR="00CB0906">
        <w:rPr>
          <w:lang w:val="en-US"/>
        </w:rPr>
        <w:t xml:space="preserve"> from their private general practitioner</w:t>
      </w:r>
      <w:r w:rsidR="005B4954">
        <w:rPr>
          <w:lang w:val="en-US"/>
        </w:rPr>
        <w:t xml:space="preserve"> (GP)</w:t>
      </w:r>
      <w:r w:rsidR="00E642B4">
        <w:rPr>
          <w:lang w:val="en-US"/>
        </w:rPr>
        <w:t>. While practices maintain their own patient records, the</w:t>
      </w:r>
      <w:r w:rsidR="00845372">
        <w:rPr>
          <w:lang w:val="en-US"/>
        </w:rPr>
        <w:t xml:space="preserve"> National Prescribing Service (NPS) </w:t>
      </w:r>
      <w:r w:rsidR="005B4954">
        <w:rPr>
          <w:lang w:val="en-US"/>
        </w:rPr>
        <w:t>collates</w:t>
      </w:r>
      <w:r w:rsidR="00845372">
        <w:rPr>
          <w:lang w:val="en-US"/>
        </w:rPr>
        <w:t xml:space="preserve"> </w:t>
      </w:r>
      <w:r w:rsidR="005B4954">
        <w:rPr>
          <w:lang w:val="en-US"/>
        </w:rPr>
        <w:t>GP</w:t>
      </w:r>
      <w:r w:rsidR="00845372">
        <w:rPr>
          <w:lang w:val="en-US"/>
        </w:rPr>
        <w:t xml:space="preserve"> data through the </w:t>
      </w:r>
      <w:proofErr w:type="spellStart"/>
      <w:r w:rsidR="00845372">
        <w:rPr>
          <w:lang w:val="en-US"/>
        </w:rPr>
        <w:t>MedicineInsight</w:t>
      </w:r>
      <w:proofErr w:type="spellEnd"/>
      <w:r w:rsidR="00845372">
        <w:rPr>
          <w:lang w:val="en-US"/>
        </w:rPr>
        <w:t xml:space="preserve"> </w:t>
      </w:r>
      <w:commentRangeStart w:id="3"/>
      <w:r w:rsidR="00845372">
        <w:rPr>
          <w:lang w:val="en-US"/>
        </w:rPr>
        <w:t>program</w:t>
      </w:r>
      <w:commentRangeEnd w:id="3"/>
      <w:r w:rsidR="00E642B4">
        <w:rPr>
          <w:rStyle w:val="CommentReference"/>
        </w:rPr>
        <w:commentReference w:id="3"/>
      </w:r>
      <w:r w:rsidR="00845372">
        <w:rPr>
          <w:lang w:val="en-US"/>
        </w:rPr>
        <w:t xml:space="preserve">. </w:t>
      </w:r>
      <w:r w:rsidR="004E7C40">
        <w:rPr>
          <w:lang w:val="en-US"/>
        </w:rPr>
        <w:t>This</w:t>
      </w:r>
      <w:r w:rsidR="005B4954">
        <w:rPr>
          <w:lang w:val="en-US"/>
        </w:rPr>
        <w:t xml:space="preserve"> study </w:t>
      </w:r>
      <w:r w:rsidR="004E7C40">
        <w:rPr>
          <w:lang w:val="en-US"/>
        </w:rPr>
        <w:t>examined</w:t>
      </w:r>
      <w:r w:rsidR="005B4954">
        <w:rPr>
          <w:lang w:val="en-US"/>
        </w:rPr>
        <w:t xml:space="preserve"> the risk of </w:t>
      </w:r>
      <w:r w:rsidR="0051367B">
        <w:rPr>
          <w:lang w:val="en-US"/>
        </w:rPr>
        <w:t>pre-</w:t>
      </w:r>
      <w:r w:rsidR="005B4954">
        <w:rPr>
          <w:lang w:val="en-US"/>
        </w:rPr>
        <w:t xml:space="preserve">specified AE in the target </w:t>
      </w:r>
      <w:r w:rsidR="004E7C40">
        <w:rPr>
          <w:lang w:val="en-US"/>
        </w:rPr>
        <w:t xml:space="preserve">NIP cohort </w:t>
      </w:r>
      <w:r w:rsidR="0051367B">
        <w:rPr>
          <w:lang w:val="en-US"/>
        </w:rPr>
        <w:t xml:space="preserve">using nationally representative GP data. </w:t>
      </w:r>
      <w:r w:rsidR="00E95622" w:rsidRPr="00DD6644">
        <w:t xml:space="preserve">This is the first time </w:t>
      </w:r>
      <w:proofErr w:type="spellStart"/>
      <w:r w:rsidR="00E95622" w:rsidRPr="00DD6644">
        <w:t>MedicineInsight</w:t>
      </w:r>
      <w:proofErr w:type="spellEnd"/>
      <w:r w:rsidR="00E95622" w:rsidRPr="00DD6644">
        <w:t xml:space="preserve"> data has been used to examine vaccine safety in an Australian GP </w:t>
      </w:r>
      <w:commentRangeStart w:id="4"/>
      <w:r w:rsidR="00E95622" w:rsidRPr="00DD6644">
        <w:t>cohort</w:t>
      </w:r>
      <w:commentRangeEnd w:id="4"/>
      <w:r w:rsidR="00E95622">
        <w:rPr>
          <w:rStyle w:val="CommentReference"/>
        </w:rPr>
        <w:commentReference w:id="4"/>
      </w:r>
      <w:r w:rsidR="00E95622" w:rsidRPr="00DD6644">
        <w:t>.</w:t>
      </w:r>
    </w:p>
    <w:p w14:paraId="07C14115" w14:textId="31CA8835" w:rsidR="005A64DB" w:rsidRPr="00A31280" w:rsidRDefault="00DD6644" w:rsidP="00DD6644">
      <w:pPr>
        <w:spacing w:after="120" w:line="480" w:lineRule="auto"/>
        <w:rPr>
          <w:b/>
        </w:rPr>
      </w:pPr>
      <w:r>
        <w:rPr>
          <w:b/>
        </w:rPr>
        <w:t xml:space="preserve">2. </w:t>
      </w:r>
      <w:r w:rsidR="005A64DB" w:rsidRPr="00A31280">
        <w:rPr>
          <w:b/>
        </w:rPr>
        <w:t>Methods</w:t>
      </w:r>
    </w:p>
    <w:p w14:paraId="0C4A46EA" w14:textId="34536BB3" w:rsidR="00FA4003" w:rsidRDefault="00FA4003" w:rsidP="00EC2380">
      <w:pPr>
        <w:spacing w:after="120" w:line="480" w:lineRule="auto"/>
        <w:rPr>
          <w:b/>
        </w:rPr>
      </w:pPr>
      <w:r>
        <w:rPr>
          <w:b/>
        </w:rPr>
        <w:t>2.1 Study setting</w:t>
      </w:r>
    </w:p>
    <w:p w14:paraId="7F577F33" w14:textId="57870998" w:rsidR="00FA4003" w:rsidRPr="00FA4003" w:rsidRDefault="00D2449B" w:rsidP="00EC2380">
      <w:pPr>
        <w:spacing w:after="120" w:line="480" w:lineRule="auto"/>
      </w:pPr>
      <w:r>
        <w:t xml:space="preserve">The </w:t>
      </w:r>
      <w:proofErr w:type="spellStart"/>
      <w:r w:rsidR="00FA4003" w:rsidRPr="00FA4003">
        <w:t>MedicineInsight</w:t>
      </w:r>
      <w:proofErr w:type="spellEnd"/>
      <w:r w:rsidR="00FA4003" w:rsidRPr="00FA4003">
        <w:t xml:space="preserve"> data set consists of longitudinal, de-identified, whole-of-practice data extracted from the </w:t>
      </w:r>
      <w:r w:rsidR="00FA4003">
        <w:t>clinical information systems</w:t>
      </w:r>
      <w:r w:rsidR="00072BFB">
        <w:t xml:space="preserve"> (CISs)</w:t>
      </w:r>
      <w:r w:rsidR="00FA4003" w:rsidRPr="00FA4003">
        <w:t xml:space="preserve"> of participating practice sites across Australia.</w:t>
      </w:r>
      <w:r w:rsidR="00FA4003">
        <w:t xml:space="preserve"> </w:t>
      </w:r>
      <w:r w:rsidR="002A50FC">
        <w:rPr>
          <w:rFonts w:cs="Arial"/>
        </w:rPr>
        <w:t xml:space="preserve">It </w:t>
      </w:r>
      <w:r w:rsidR="00DE5986">
        <w:rPr>
          <w:rFonts w:cs="Arial"/>
        </w:rPr>
        <w:t>includes</w:t>
      </w:r>
      <w:r w:rsidR="00FA4003" w:rsidRPr="00FA4003">
        <w:rPr>
          <w:rFonts w:cs="Arial"/>
        </w:rPr>
        <w:t xml:space="preserve"> between 15% and 20% of the Australian population.</w:t>
      </w:r>
      <w:r w:rsidR="00FA4003">
        <w:rPr>
          <w:rFonts w:cs="Arial"/>
        </w:rPr>
        <w:t xml:space="preserve"> </w:t>
      </w:r>
      <w:r w:rsidR="00DE5986">
        <w:rPr>
          <w:rFonts w:cs="Arial"/>
        </w:rPr>
        <w:t xml:space="preserve">Data is </w:t>
      </w:r>
      <w:r w:rsidR="00127E73">
        <w:rPr>
          <w:rFonts w:cs="Arial"/>
        </w:rPr>
        <w:t>extracted</w:t>
      </w:r>
      <w:r w:rsidR="00DE5986">
        <w:rPr>
          <w:rFonts w:cs="Arial"/>
        </w:rPr>
        <w:t xml:space="preserve"> on</w:t>
      </w:r>
      <w:r w:rsidR="00FA4003" w:rsidRPr="00FA4003">
        <w:rPr>
          <w:rFonts w:cs="Arial"/>
        </w:rPr>
        <w:t xml:space="preserve"> patient demographics, practice encounters (excluding progress notes), diagnoses, </w:t>
      </w:r>
      <w:r w:rsidR="00127E73">
        <w:rPr>
          <w:rFonts w:cs="Arial"/>
        </w:rPr>
        <w:t xml:space="preserve">vaccinations, </w:t>
      </w:r>
      <w:r w:rsidR="00FA4003" w:rsidRPr="00FA4003">
        <w:rPr>
          <w:rFonts w:cs="Arial"/>
        </w:rPr>
        <w:t xml:space="preserve">prescriptions, pathology tests and referrals. </w:t>
      </w:r>
      <w:r w:rsidR="00127E73">
        <w:rPr>
          <w:rFonts w:cs="Arial"/>
        </w:rPr>
        <w:t xml:space="preserve">Practice encounters can include clinical (a medical or nursing appointment) or non-clinical (an entry by administration staff) encounters. </w:t>
      </w:r>
      <w:r w:rsidR="002A50FC">
        <w:rPr>
          <w:rFonts w:cs="Arial"/>
        </w:rPr>
        <w:t>W</w:t>
      </w:r>
      <w:r w:rsidR="00FA4003" w:rsidRPr="00FA4003">
        <w:rPr>
          <w:rFonts w:cs="Arial"/>
        </w:rPr>
        <w:t>ithin-site individual identifiers are used to identify records common to an individual.</w:t>
      </w:r>
    </w:p>
    <w:p w14:paraId="1BEA6B2B" w14:textId="4C8B7AF1" w:rsidR="005A64DB" w:rsidRDefault="005A64DB" w:rsidP="00EC2380">
      <w:pPr>
        <w:spacing w:after="120" w:line="480" w:lineRule="auto"/>
        <w:rPr>
          <w:b/>
        </w:rPr>
      </w:pPr>
      <w:r>
        <w:rPr>
          <w:b/>
        </w:rPr>
        <w:t>2.</w:t>
      </w:r>
      <w:r w:rsidR="00FA4003">
        <w:rPr>
          <w:b/>
        </w:rPr>
        <w:t>2</w:t>
      </w:r>
      <w:r>
        <w:rPr>
          <w:b/>
        </w:rPr>
        <w:t xml:space="preserve"> </w:t>
      </w:r>
      <w:r w:rsidR="002A50FC">
        <w:rPr>
          <w:b/>
        </w:rPr>
        <w:t>Study population</w:t>
      </w:r>
    </w:p>
    <w:p w14:paraId="75005A09" w14:textId="77777777" w:rsidR="009B78DE" w:rsidRDefault="002A50FC" w:rsidP="00EC2380">
      <w:pPr>
        <w:spacing w:after="120" w:line="480" w:lineRule="auto"/>
      </w:pPr>
      <w:r>
        <w:t xml:space="preserve">The primary vaccine of interest was </w:t>
      </w:r>
      <w:r w:rsidR="006C5112">
        <w:t>ZVL</w:t>
      </w:r>
      <w:r>
        <w:t>, however, individuals who had received</w:t>
      </w:r>
      <w:r w:rsidRPr="00B2637F">
        <w:t xml:space="preserve"> 23-valent pneumococcal</w:t>
      </w:r>
      <w:r w:rsidR="006C5112">
        <w:t xml:space="preserve"> (23vPPV)</w:t>
      </w:r>
      <w:r w:rsidRPr="00B2637F">
        <w:t xml:space="preserve"> and influenza vaccines</w:t>
      </w:r>
      <w:r>
        <w:t xml:space="preserve"> </w:t>
      </w:r>
      <w:r w:rsidRPr="00FA4003">
        <w:t xml:space="preserve">were included </w:t>
      </w:r>
      <w:r>
        <w:t xml:space="preserve">because </w:t>
      </w:r>
      <w:r w:rsidR="006C5112">
        <w:t>these vaccines</w:t>
      </w:r>
      <w:r>
        <w:t xml:space="preserve"> are often co-administered with ZV</w:t>
      </w:r>
      <w:r w:rsidR="006C5112">
        <w:t>L</w:t>
      </w:r>
      <w:r w:rsidR="00A740BC">
        <w:t xml:space="preserve">. </w:t>
      </w:r>
      <w:proofErr w:type="spellStart"/>
      <w:r w:rsidR="005A64DB" w:rsidRPr="00B2637F">
        <w:t>MedicineInsight</w:t>
      </w:r>
      <w:proofErr w:type="spellEnd"/>
      <w:r w:rsidR="005A64DB" w:rsidRPr="00B2637F">
        <w:t xml:space="preserve"> records were obtained for individuals aged 70–79 years who received </w:t>
      </w:r>
      <w:r w:rsidR="006C5112">
        <w:t xml:space="preserve">ZVL, 23vPPV </w:t>
      </w:r>
      <w:r w:rsidR="005A64DB" w:rsidRPr="00B2637F">
        <w:t xml:space="preserve">or influenza vaccine(s) </w:t>
      </w:r>
      <w:r w:rsidR="006C5112">
        <w:t>between</w:t>
      </w:r>
      <w:r w:rsidR="005A64DB" w:rsidRPr="00B2637F">
        <w:t xml:space="preserve"> 1 November 2016 to 31 July 2018. </w:t>
      </w:r>
      <w:r w:rsidR="009B78DE" w:rsidRPr="00156FB4">
        <w:rPr>
          <w:rFonts w:cs="Arial"/>
        </w:rPr>
        <w:t>We treated this study population as a random sample of the target population.</w:t>
      </w:r>
      <w:r w:rsidR="009B78DE" w:rsidRPr="00EB6119">
        <w:t xml:space="preserve"> </w:t>
      </w:r>
    </w:p>
    <w:p w14:paraId="69B36BA1" w14:textId="2328F309" w:rsidR="00AA34B6" w:rsidRPr="00B2637F" w:rsidRDefault="002A50FC" w:rsidP="00EC2380">
      <w:pPr>
        <w:spacing w:after="120" w:line="480" w:lineRule="auto"/>
      </w:pPr>
      <w:r w:rsidRPr="00B2637F">
        <w:lastRenderedPageBreak/>
        <w:t xml:space="preserve">Individuals with multiple vaccination encounters for </w:t>
      </w:r>
      <w:r w:rsidR="006C5112">
        <w:t>ZVL or</w:t>
      </w:r>
      <w:r w:rsidRPr="00B2637F">
        <w:t xml:space="preserve"> 23vPPV</w:t>
      </w:r>
      <w:r w:rsidR="006C5112">
        <w:t xml:space="preserve"> were excluded</w:t>
      </w:r>
      <w:r w:rsidR="006C5112" w:rsidRPr="006C5112">
        <w:t xml:space="preserve"> </w:t>
      </w:r>
      <w:r w:rsidR="006C5112">
        <w:t xml:space="preserve">as these vaccines are </w:t>
      </w:r>
      <w:r w:rsidR="00161903">
        <w:t xml:space="preserve">generally </w:t>
      </w:r>
      <w:r w:rsidR="006C5112" w:rsidRPr="006C5112">
        <w:t xml:space="preserve">recommended to be given as a single dose for </w:t>
      </w:r>
      <w:r w:rsidR="006C5112">
        <w:t>older adults</w:t>
      </w:r>
      <w:r w:rsidR="006C5112" w:rsidRPr="006C5112">
        <w:t xml:space="preserve">. </w:t>
      </w:r>
      <w:r w:rsidR="006C5112">
        <w:t>Those with multiple vaccination encounters for</w:t>
      </w:r>
      <w:r w:rsidRPr="00B2637F">
        <w:t xml:space="preserve"> influenza </w:t>
      </w:r>
      <w:r w:rsidR="006C5112">
        <w:t xml:space="preserve">were excluded if these encounters were </w:t>
      </w:r>
      <w:r w:rsidRPr="00B2637F">
        <w:t xml:space="preserve">within </w:t>
      </w:r>
      <w:commentRangeStart w:id="5"/>
      <w:r w:rsidRPr="00B2637F">
        <w:t>126</w:t>
      </w:r>
      <w:commentRangeEnd w:id="5"/>
      <w:r w:rsidR="006C5112">
        <w:rPr>
          <w:rStyle w:val="CommentReference"/>
        </w:rPr>
        <w:commentReference w:id="5"/>
      </w:r>
      <w:r w:rsidRPr="00B2637F">
        <w:t xml:space="preserve"> days</w:t>
      </w:r>
      <w:r w:rsidR="006C5112" w:rsidRPr="006C5112">
        <w:t xml:space="preserve"> </w:t>
      </w:r>
      <w:r w:rsidR="006C5112">
        <w:t xml:space="preserve">because </w:t>
      </w:r>
      <w:r w:rsidR="006C5112" w:rsidRPr="006C5112">
        <w:t xml:space="preserve">a single dose is </w:t>
      </w:r>
      <w:r w:rsidR="006C5112">
        <w:t xml:space="preserve">generally </w:t>
      </w:r>
      <w:r w:rsidR="006C5112" w:rsidRPr="006C5112">
        <w:t>recommended each season</w:t>
      </w:r>
      <w:r w:rsidR="00161903">
        <w:t xml:space="preserve">. </w:t>
      </w:r>
      <w:r w:rsidR="009B78DE">
        <w:t>I</w:t>
      </w:r>
      <w:r w:rsidR="009B78DE" w:rsidRPr="009B78DE">
        <w:t xml:space="preserve">ndividuals </w:t>
      </w:r>
      <w:r w:rsidR="009B78DE">
        <w:t>with</w:t>
      </w:r>
      <w:r w:rsidR="009B78DE" w:rsidRPr="009B78DE">
        <w:t xml:space="preserve"> records for historical events of stroke and myocardial infarction</w:t>
      </w:r>
      <w:r w:rsidR="009B78DE">
        <w:t xml:space="preserve"> were excluded</w:t>
      </w:r>
      <w:r w:rsidRPr="00B2637F">
        <w:t xml:space="preserve">. </w:t>
      </w:r>
      <w:r w:rsidR="00EB6119" w:rsidRPr="00EB6119">
        <w:rPr>
          <w:rFonts w:cs="Arial"/>
        </w:rPr>
        <w:t>Individuals who died were censored at 31 December of the preceding year because only the year of death was available.</w:t>
      </w:r>
    </w:p>
    <w:p w14:paraId="1B19D30A" w14:textId="641865A6" w:rsidR="005A64DB" w:rsidRPr="00FA4003" w:rsidRDefault="005A64DB" w:rsidP="00EC2380">
      <w:pPr>
        <w:pStyle w:val="ListParagraph"/>
        <w:numPr>
          <w:ilvl w:val="1"/>
          <w:numId w:val="3"/>
        </w:numPr>
        <w:spacing w:after="120" w:line="480" w:lineRule="auto"/>
        <w:contextualSpacing w:val="0"/>
        <w:rPr>
          <w:b/>
        </w:rPr>
      </w:pPr>
      <w:r w:rsidRPr="00FA4003">
        <w:rPr>
          <w:b/>
        </w:rPr>
        <w:t>Study design</w:t>
      </w:r>
    </w:p>
    <w:p w14:paraId="1A04468F" w14:textId="5C09C5C5" w:rsidR="00316DF8" w:rsidRDefault="00D620A5" w:rsidP="00E95622">
      <w:pPr>
        <w:spacing w:after="120" w:line="480" w:lineRule="auto"/>
      </w:pPr>
      <w:r>
        <w:t xml:space="preserve">The SCCS design was developed for vaccine safety evaluation </w:t>
      </w:r>
      <w:r>
        <w:fldChar w:fldCharType="begin"/>
      </w:r>
      <w:r w:rsidR="004D4AAF">
        <w:instrText xml:space="preserve"> ADDIN EN.CITE &lt;EndNote&gt;&lt;Cite&gt;&lt;Author&gt;Petersen&lt;/Author&gt;&lt;Year&gt;2016&lt;/Year&gt;&lt;RecNum&gt;11&lt;/RecNum&gt;&lt;DisplayText&gt;[12]&lt;/DisplayText&gt;&lt;record&gt;&lt;rec-number&gt;11&lt;/rec-number&gt;&lt;foreign-keys&gt;&lt;key app="EN" db-id="etz0fzt9irpvzmesttlxpwt8sevx05zeww00" timestamp="1503974798"&gt;11&lt;/key&gt;&lt;/foreign-keys&gt;&lt;ref-type name="Journal Article"&gt;17&lt;/ref-type&gt;&lt;contributors&gt;&lt;authors&gt;&lt;author&gt;Petersen, I&lt;/author&gt;&lt;author&gt;Douglas, I&lt;/author&gt;&lt;author&gt;Whitaker, H&lt;/author&gt;&lt;/authors&gt;&lt;/contributors&gt;&lt;titles&gt;&lt;title&gt;Self controlled case series methods: an alternative to standard epidemiological study designs&lt;/title&gt;&lt;secondary-title&gt;BMJ&lt;/secondary-title&gt;&lt;/titles&gt;&lt;periodical&gt;&lt;full-title&gt;BMJ&lt;/full-title&gt;&lt;/periodical&gt;&lt;pages&gt;i4515&lt;/pages&gt;&lt;volume&gt;354&lt;/volume&gt;&lt;dates&gt;&lt;year&gt;2016&lt;/year&gt;&lt;/dates&gt;&lt;urls&gt;&lt;/urls&gt;&lt;/record&gt;&lt;/Cite&gt;&lt;/EndNote&gt;</w:instrText>
      </w:r>
      <w:r>
        <w:fldChar w:fldCharType="separate"/>
      </w:r>
      <w:r w:rsidR="004D4AAF">
        <w:rPr>
          <w:noProof/>
        </w:rPr>
        <w:t>[12]</w:t>
      </w:r>
      <w:r>
        <w:fldChar w:fldCharType="end"/>
      </w:r>
      <w:r w:rsidRPr="00D620A5">
        <w:t xml:space="preserve"> </w:t>
      </w:r>
      <w:r>
        <w:t xml:space="preserve">and has been used </w:t>
      </w:r>
      <w:r w:rsidR="00DD6644">
        <w:t>in a variety of settings</w:t>
      </w:r>
      <w:r>
        <w:t>.</w:t>
      </w:r>
      <w:r>
        <w:fldChar w:fldCharType="begin">
          <w:fldData xml:space="preserve">PEVuZE5vdGU+PENpdGU+PEF1dGhvcj5CdXR0ZXJ5PC9BdXRob3I+PFllYXI+MjAxMTwvWWVhcj48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</w:fldData>
        </w:fldChar>
      </w:r>
      <w:r w:rsidR="00785DBE">
        <w:instrText xml:space="preserve"> ADDIN EN.CITE </w:instrText>
      </w:r>
      <w:r w:rsidR="00785DBE">
        <w:fldChar w:fldCharType="begin">
          <w:fldData xml:space="preserve">PEVuZE5vdGU+PENpdGU+PEF1dGhvcj5CdXR0ZXJ5PC9BdXRob3I+PFllYXI+MjAxMTwvWWVhcj48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</w:fldData>
        </w:fldChar>
      </w:r>
      <w:r w:rsidR="00785DBE">
        <w:instrText xml:space="preserve"> ADDIN EN.CITE.DATA </w:instrText>
      </w:r>
      <w:r w:rsidR="00785DBE">
        <w:fldChar w:fldCharType="end"/>
      </w:r>
      <w:r>
        <w:fldChar w:fldCharType="separate"/>
      </w:r>
      <w:r w:rsidR="00785DBE">
        <w:rPr>
          <w:noProof/>
        </w:rPr>
        <w:t>[12-16]</w:t>
      </w:r>
      <w:r>
        <w:fldChar w:fldCharType="end"/>
      </w:r>
      <w:r>
        <w:t xml:space="preserve"> </w:t>
      </w:r>
      <w:r w:rsidR="00255F34">
        <w:t>It identifie</w:t>
      </w:r>
      <w:r w:rsidR="00E95622">
        <w:t>s</w:t>
      </w:r>
      <w:r w:rsidR="00255F34">
        <w:t xml:space="preserve"> the relative incidence of an outcome event within a risk </w:t>
      </w:r>
      <w:r w:rsidR="00B42087">
        <w:t>window</w:t>
      </w:r>
      <w:r w:rsidR="00255F34">
        <w:t xml:space="preserve"> following exposure</w:t>
      </w:r>
      <w:r w:rsidR="003E367C">
        <w:t xml:space="preserve"> (i.e. vaccination)</w:t>
      </w:r>
      <w:r w:rsidR="00255F34">
        <w:t xml:space="preserve"> compared to the incidence at all other times under observation. </w:t>
      </w:r>
      <w:r w:rsidR="00E95622">
        <w:t xml:space="preserve">Only individuals who have experienced an outcome event are included and </w:t>
      </w:r>
      <w:r w:rsidR="00AC53E6">
        <w:t xml:space="preserve">the design automatically controls for </w:t>
      </w:r>
      <w:r w:rsidR="00E95622">
        <w:t>fixed confounders.</w:t>
      </w:r>
      <w:r w:rsidR="003E367C">
        <w:fldChar w:fldCharType="begin"/>
      </w:r>
      <w:r w:rsidR="004D4AAF">
        <w:instrText xml:space="preserve"> ADDIN EN.CITE &lt;EndNote&gt;&lt;Cite&gt;&lt;Author&gt;Petersen&lt;/Author&gt;&lt;Year&gt;2016&lt;/Year&gt;&lt;RecNum&gt;11&lt;/RecNum&gt;&lt;DisplayText&gt;[12]&lt;/DisplayText&gt;&lt;record&gt;&lt;rec-number&gt;11&lt;/rec-number&gt;&lt;foreign-keys&gt;&lt;key app="EN" db-id="etz0fzt9irpvzmesttlxpwt8sevx05zeww00" timestamp="1503974798"&gt;11&lt;/key&gt;&lt;/foreign-keys&gt;&lt;ref-type name="Journal Article"&gt;17&lt;/ref-type&gt;&lt;contributors&gt;&lt;authors&gt;&lt;author&gt;Petersen, I&lt;/author&gt;&lt;author&gt;Douglas, I&lt;/author&gt;&lt;author&gt;Whitaker, H&lt;/author&gt;&lt;/authors&gt;&lt;/contributors&gt;&lt;titles&gt;&lt;title&gt;Self controlled case series methods: an alternative to standard epidemiological study designs&lt;/title&gt;&lt;secondary-title&gt;BMJ&lt;/secondary-title&gt;&lt;/titles&gt;&lt;periodical&gt;&lt;full-title&gt;BMJ&lt;/full-title&gt;&lt;/periodical&gt;&lt;pages&gt;i4515&lt;/pages&gt;&lt;volume&gt;354&lt;/volume&gt;&lt;dates&gt;&lt;year&gt;2016&lt;/year&gt;&lt;/dates&gt;&lt;urls&gt;&lt;/urls&gt;&lt;/record&gt;&lt;/Cite&gt;&lt;/EndNote&gt;</w:instrText>
      </w:r>
      <w:r w:rsidR="003E367C">
        <w:fldChar w:fldCharType="separate"/>
      </w:r>
      <w:r w:rsidR="004D4AAF">
        <w:rPr>
          <w:noProof/>
        </w:rPr>
        <w:t>[12]</w:t>
      </w:r>
      <w:r w:rsidR="003E367C">
        <w:fldChar w:fldCharType="end"/>
      </w:r>
      <w:r w:rsidR="00255F34">
        <w:t xml:space="preserve"> </w:t>
      </w:r>
    </w:p>
    <w:p w14:paraId="2A4F1442" w14:textId="7B6101C1" w:rsidR="004A563E" w:rsidRDefault="005A64DB" w:rsidP="00EC2380">
      <w:pPr>
        <w:spacing w:after="120" w:line="480" w:lineRule="auto"/>
      </w:pPr>
      <w:r w:rsidRPr="00B2637F">
        <w:t>Th</w:t>
      </w:r>
      <w:r w:rsidR="00316DF8">
        <w:t xml:space="preserve">is </w:t>
      </w:r>
      <w:r w:rsidR="00E95622">
        <w:t>study</w:t>
      </w:r>
      <w:r w:rsidRPr="00B2637F">
        <w:t xml:space="preserve"> compared the incidence of</w:t>
      </w:r>
      <w:r w:rsidR="00070E7C">
        <w:t xml:space="preserve"> seven</w:t>
      </w:r>
      <w:r w:rsidRPr="00B2637F">
        <w:t xml:space="preserve"> </w:t>
      </w:r>
      <w:r w:rsidR="00072BFB">
        <w:t xml:space="preserve">pre-specified </w:t>
      </w:r>
      <w:r w:rsidRPr="00B2637F">
        <w:t>outcome events (</w:t>
      </w:r>
      <w:r w:rsidR="00072BFB">
        <w:t>ISR</w:t>
      </w:r>
      <w:r w:rsidRPr="00B2637F">
        <w:t xml:space="preserve"> [positive control]</w:t>
      </w:r>
      <w:r w:rsidR="00072BFB">
        <w:t>,</w:t>
      </w:r>
      <w:r w:rsidRPr="00B2637F">
        <w:t xml:space="preserve"> burn [negative control], myocardial infarction, stroke, any rash, rash with a prescription for an antiviral within 2 days of the rash-related encounter, and clinical attendance) in a post-vaccination, at-risk window with the incidence of these outcome events at a time distant to vaccination.</w:t>
      </w:r>
      <w:r w:rsidR="00AA34B6">
        <w:t xml:space="preserve"> </w:t>
      </w:r>
      <w:r w:rsidR="00072BFB">
        <w:t>ISR was included as a positive control given consistent evidence of an increased risk of ISR in pre-licensure and post-licensure studies. Burn was included as a negative control that was considered unrelated to vaccination.</w:t>
      </w:r>
    </w:p>
    <w:p w14:paraId="3B0635FF" w14:textId="2D9F1DB5" w:rsidR="002A50FC" w:rsidRDefault="004A563E" w:rsidP="00EC2380">
      <w:pPr>
        <w:spacing w:after="120" w:line="480" w:lineRule="auto"/>
      </w:pPr>
      <w:bookmarkStart w:id="6" w:name="_Hlk6856831"/>
      <w:r w:rsidRPr="00156FB4">
        <w:rPr>
          <w:rFonts w:cs="Arial"/>
        </w:rPr>
        <w:t xml:space="preserve">Data were </w:t>
      </w:r>
      <w:r>
        <w:rPr>
          <w:rFonts w:cs="Arial"/>
        </w:rPr>
        <w:t xml:space="preserve">only </w:t>
      </w:r>
      <w:r w:rsidRPr="00156FB4">
        <w:rPr>
          <w:rFonts w:cs="Arial"/>
        </w:rPr>
        <w:t>available as free text and were not coded</w:t>
      </w:r>
      <w:bookmarkEnd w:id="6"/>
      <w:r w:rsidRPr="00156FB4">
        <w:rPr>
          <w:rFonts w:cs="Arial"/>
        </w:rPr>
        <w:t xml:space="preserve">. </w:t>
      </w:r>
      <w:proofErr w:type="gramStart"/>
      <w:r w:rsidR="002A50FC">
        <w:t>With the exception of</w:t>
      </w:r>
      <w:proofErr w:type="gramEnd"/>
      <w:r w:rsidR="002A50FC">
        <w:t xml:space="preserve"> clinical attendance, outcome events were identified using </w:t>
      </w:r>
      <w:r w:rsidR="002A50FC" w:rsidRPr="00B2637F">
        <w:t xml:space="preserve">free-text regular expression searches of </w:t>
      </w:r>
      <w:proofErr w:type="spellStart"/>
      <w:r w:rsidR="002A50FC" w:rsidRPr="00156FB4">
        <w:rPr>
          <w:rFonts w:cs="Arial"/>
        </w:rPr>
        <w:t>MedicineInsight</w:t>
      </w:r>
      <w:proofErr w:type="spellEnd"/>
      <w:r w:rsidR="002A50FC" w:rsidRPr="00156FB4">
        <w:rPr>
          <w:rFonts w:cs="Arial"/>
        </w:rPr>
        <w:t xml:space="preserve"> </w:t>
      </w:r>
      <w:r w:rsidR="002A50FC" w:rsidRPr="00B2637F">
        <w:t xml:space="preserve">vaccination, </w:t>
      </w:r>
      <w:r w:rsidR="00127E73">
        <w:t xml:space="preserve">practice </w:t>
      </w:r>
      <w:r w:rsidR="002A50FC" w:rsidRPr="00B2637F">
        <w:t xml:space="preserve">encounter, diagnosis and prescription </w:t>
      </w:r>
      <w:r w:rsidR="00072BFB">
        <w:t>fields</w:t>
      </w:r>
      <w:r w:rsidR="00070E7C">
        <w:t xml:space="preserve"> </w:t>
      </w:r>
      <w:r w:rsidR="00070E7C" w:rsidRPr="00156FB4">
        <w:rPr>
          <w:rFonts w:cs="Arial"/>
        </w:rPr>
        <w:t>(</w:t>
      </w:r>
      <w:r w:rsidR="00070E7C" w:rsidRPr="001661B8">
        <w:rPr>
          <w:rFonts w:cs="Arial"/>
          <w:color w:val="FF0000"/>
        </w:rPr>
        <w:t>see supplementary information for search terms</w:t>
      </w:r>
      <w:r w:rsidR="00070E7C">
        <w:rPr>
          <w:rFonts w:cs="Arial"/>
          <w:color w:val="FF0000"/>
        </w:rPr>
        <w:fldChar w:fldCharType="begin"/>
      </w:r>
      <w:r w:rsidR="00070E7C" w:rsidRPr="00EB6119">
        <w:rPr>
          <w:rFonts w:cs="Arial"/>
          <w:color w:val="FF0000"/>
        </w:rPr>
        <w:instrText xml:space="preserve"> REF _Ref2927243 \h </w:instrText>
      </w:r>
      <w:r w:rsidR="00070E7C">
        <w:rPr>
          <w:rFonts w:cs="Arial"/>
          <w:color w:val="FF0000"/>
        </w:rPr>
      </w:r>
      <w:r w:rsidR="00070E7C">
        <w:rPr>
          <w:rFonts w:cs="Arial"/>
          <w:color w:val="FF0000"/>
        </w:rPr>
        <w:fldChar w:fldCharType="end"/>
      </w:r>
      <w:r w:rsidR="00070E7C">
        <w:rPr>
          <w:rFonts w:cs="Arial"/>
        </w:rPr>
        <w:t>)</w:t>
      </w:r>
      <w:r w:rsidR="00070E7C" w:rsidRPr="00156FB4">
        <w:rPr>
          <w:rFonts w:cs="Arial"/>
        </w:rPr>
        <w:t>.</w:t>
      </w:r>
      <w:r w:rsidR="00070E7C">
        <w:rPr>
          <w:rFonts w:cs="Arial"/>
        </w:rPr>
        <w:t xml:space="preserve"> </w:t>
      </w:r>
      <w:r w:rsidR="002A50FC">
        <w:t xml:space="preserve"> Records of </w:t>
      </w:r>
      <w:r w:rsidR="002A50FC" w:rsidRPr="00B2637F">
        <w:t xml:space="preserve">clinical attendance </w:t>
      </w:r>
      <w:r w:rsidR="002A50FC">
        <w:t>were</w:t>
      </w:r>
      <w:r w:rsidR="002A50FC" w:rsidRPr="00B2637F">
        <w:t xml:space="preserve"> identified by excluding non-clinical </w:t>
      </w:r>
      <w:r w:rsidR="002A50FC">
        <w:t>(administrative</w:t>
      </w:r>
      <w:r w:rsidR="00623775">
        <w:t>)</w:t>
      </w:r>
      <w:r w:rsidR="002A50FC">
        <w:t xml:space="preserve"> encounter </w:t>
      </w:r>
      <w:r w:rsidR="002A50FC" w:rsidRPr="00B2637F">
        <w:t>records</w:t>
      </w:r>
      <w:r w:rsidR="002A50FC">
        <w:t>.</w:t>
      </w:r>
      <w:r>
        <w:t xml:space="preserve"> Outcome dates were obtained from </w:t>
      </w:r>
      <w:r w:rsidR="00623775">
        <w:t xml:space="preserve">practice </w:t>
      </w:r>
      <w:r w:rsidRPr="00156FB4">
        <w:rPr>
          <w:rFonts w:cs="Arial"/>
        </w:rPr>
        <w:t xml:space="preserve">encounter dates, diagnosis dates and prescription </w:t>
      </w:r>
      <w:commentRangeStart w:id="7"/>
      <w:r w:rsidRPr="00156FB4">
        <w:rPr>
          <w:rFonts w:cs="Arial"/>
        </w:rPr>
        <w:t>dates</w:t>
      </w:r>
      <w:commentRangeEnd w:id="7"/>
      <w:r w:rsidR="00717E29">
        <w:rPr>
          <w:rStyle w:val="CommentReference"/>
        </w:rPr>
        <w:commentReference w:id="7"/>
      </w:r>
      <w:r w:rsidRPr="00156FB4">
        <w:rPr>
          <w:rFonts w:cs="Arial"/>
        </w:rPr>
        <w:t>.</w:t>
      </w:r>
    </w:p>
    <w:p w14:paraId="6780CD05" w14:textId="0FD74E49" w:rsidR="004A563E" w:rsidRDefault="00DC2642" w:rsidP="00EC2380">
      <w:pPr>
        <w:spacing w:after="120" w:line="480" w:lineRule="auto"/>
        <w:rPr>
          <w:rFonts w:cs="Arial"/>
        </w:rPr>
      </w:pPr>
      <w:r>
        <w:rPr>
          <w:rFonts w:cs="Arial"/>
        </w:rPr>
        <w:lastRenderedPageBreak/>
        <w:t xml:space="preserve">Exposure (vaccination) was defined as an immunisation record </w:t>
      </w:r>
      <w:r w:rsidR="00EB6119" w:rsidRPr="00156FB4">
        <w:rPr>
          <w:rFonts w:cs="Arial"/>
        </w:rPr>
        <w:t>for one of the three vaccines under study. Vaccination events were identified via targeted</w:t>
      </w:r>
      <w:r>
        <w:rPr>
          <w:rFonts w:cs="Arial"/>
        </w:rPr>
        <w:t>, free-text</w:t>
      </w:r>
      <w:r w:rsidR="00EB6119" w:rsidRPr="00156FB4">
        <w:rPr>
          <w:rFonts w:cs="Arial"/>
        </w:rPr>
        <w:t xml:space="preserve"> search criteria (</w:t>
      </w:r>
      <w:r w:rsidR="001661B8" w:rsidRPr="001661B8">
        <w:rPr>
          <w:rFonts w:cs="Arial"/>
          <w:color w:val="FF0000"/>
        </w:rPr>
        <w:t>see supplementary information for search terms</w:t>
      </w:r>
      <w:r w:rsidR="00EB6119">
        <w:rPr>
          <w:rFonts w:cs="Arial"/>
          <w:color w:val="FF0000"/>
        </w:rPr>
        <w:fldChar w:fldCharType="begin"/>
      </w:r>
      <w:r w:rsidR="00EB6119" w:rsidRPr="00EB6119">
        <w:rPr>
          <w:rFonts w:cs="Arial"/>
          <w:color w:val="FF0000"/>
        </w:rPr>
        <w:instrText xml:space="preserve"> REF _Ref2927243 \h </w:instrText>
      </w:r>
      <w:r w:rsidR="00EB6119">
        <w:rPr>
          <w:rFonts w:cs="Arial"/>
          <w:color w:val="FF0000"/>
        </w:rPr>
      </w:r>
      <w:r w:rsidR="00EB6119">
        <w:rPr>
          <w:rFonts w:cs="Arial"/>
          <w:color w:val="FF0000"/>
        </w:rPr>
        <w:fldChar w:fldCharType="end"/>
      </w:r>
      <w:r w:rsidR="00EB6119">
        <w:rPr>
          <w:rFonts w:cs="Arial"/>
        </w:rPr>
        <w:t>)</w:t>
      </w:r>
      <w:r w:rsidR="00EB6119" w:rsidRPr="00156FB4">
        <w:rPr>
          <w:rFonts w:cs="Arial"/>
        </w:rPr>
        <w:t>.</w:t>
      </w:r>
      <w:r w:rsidR="00466090">
        <w:rPr>
          <w:rFonts w:cs="Arial"/>
        </w:rPr>
        <w:t xml:space="preserve"> </w:t>
      </w:r>
      <w:r w:rsidR="00466090" w:rsidRPr="00156FB4">
        <w:rPr>
          <w:rFonts w:cs="Arial"/>
        </w:rPr>
        <w:t>The date of vaccination was set as the administration date specified in the vaccination record.</w:t>
      </w:r>
      <w:r w:rsidR="005B0604">
        <w:rPr>
          <w:rFonts w:cs="Arial"/>
        </w:rPr>
        <w:t xml:space="preserve"> </w:t>
      </w:r>
    </w:p>
    <w:p w14:paraId="014DCA89" w14:textId="7F044219" w:rsidR="00B60B6E" w:rsidRDefault="00B42087" w:rsidP="00B60B6E">
      <w:pPr>
        <w:spacing w:after="120" w:line="480" w:lineRule="auto"/>
      </w:pPr>
      <w:r w:rsidRPr="00B60B6E">
        <w:t>Risk windows</w:t>
      </w:r>
      <w:r w:rsidR="004A563E" w:rsidRPr="00B60B6E">
        <w:t xml:space="preserve"> were</w:t>
      </w:r>
      <w:r w:rsidR="005E7B09" w:rsidRPr="00B60B6E">
        <w:t xml:space="preserve"> identified based </w:t>
      </w:r>
      <w:r w:rsidR="000B6FCA" w:rsidRPr="00B60B6E">
        <w:t>on biologically plausible windows supported by evidence. These</w:t>
      </w:r>
      <w:r w:rsidR="00B60B6E">
        <w:t xml:space="preserve"> were</w:t>
      </w:r>
      <w:r w:rsidR="004A563E" w:rsidRPr="00B2637F">
        <w:t xml:space="preserve"> defined as 1–7 days post vaccination for </w:t>
      </w:r>
      <w:r w:rsidR="00B60B6E">
        <w:t>ISR</w:t>
      </w:r>
      <w:r w:rsidR="004A563E" w:rsidRPr="00B2637F">
        <w:t xml:space="preserve"> and 1–42 days post vaccination for all other outcome events. </w:t>
      </w:r>
      <w:r w:rsidR="00B60B6E">
        <w:t xml:space="preserve">To account for the </w:t>
      </w:r>
      <w:r w:rsidR="00433207">
        <w:t xml:space="preserve">potential for an event to affect </w:t>
      </w:r>
      <w:r w:rsidR="00B60B6E">
        <w:t>the likelihood of vaccination</w:t>
      </w:r>
      <w:r w:rsidR="00433207">
        <w:t xml:space="preserve"> (healthy </w:t>
      </w:r>
      <w:proofErr w:type="spellStart"/>
      <w:r w:rsidR="00433207" w:rsidRPr="00433207">
        <w:t>vaccinee</w:t>
      </w:r>
      <w:proofErr w:type="spellEnd"/>
      <w:r w:rsidR="00433207" w:rsidRPr="00433207">
        <w:t xml:space="preserve"> effect)</w:t>
      </w:r>
      <w:r w:rsidR="00B60B6E" w:rsidRPr="00433207">
        <w:t>,</w:t>
      </w:r>
      <w:r w:rsidR="00B60B6E" w:rsidRPr="00433207">
        <w:fldChar w:fldCharType="begin">
          <w:fldData xml:space="preserve">PEVuZE5vdGU+PENpdGU+PEF1dGhvcj5QZXRlcnNlbjwvQXV0aG9yPjxZZWFyPjIwMTY8L1llYXI+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</w:fldData>
        </w:fldChar>
      </w:r>
      <w:r w:rsidR="00785DBE">
        <w:instrText xml:space="preserve"> ADDIN EN.CITE </w:instrText>
      </w:r>
      <w:r w:rsidR="00785DBE">
        <w:fldChar w:fldCharType="begin">
          <w:fldData xml:space="preserve">PEVuZE5vdGU+PENpdGU+PEF1dGhvcj5QZXRlcnNlbjwvQXV0aG9yPjxZZWFyPjIwMTY8L1llYXI+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</w:fldData>
        </w:fldChar>
      </w:r>
      <w:r w:rsidR="00785DBE">
        <w:instrText xml:space="preserve"> ADDIN EN.CITE.DATA </w:instrText>
      </w:r>
      <w:r w:rsidR="00785DBE">
        <w:fldChar w:fldCharType="end"/>
      </w:r>
      <w:r w:rsidR="00B60B6E" w:rsidRPr="00433207">
        <w:fldChar w:fldCharType="separate"/>
      </w:r>
      <w:r w:rsidR="00785DBE">
        <w:rPr>
          <w:noProof/>
        </w:rPr>
        <w:t>[12, 17]</w:t>
      </w:r>
      <w:r w:rsidR="00B60B6E" w:rsidRPr="00433207">
        <w:fldChar w:fldCharType="end"/>
      </w:r>
      <w:r w:rsidR="00B60B6E" w:rsidRPr="00433207">
        <w:t xml:space="preserve"> a wa</w:t>
      </w:r>
      <w:r w:rsidR="00F9513A" w:rsidRPr="00433207">
        <w:t xml:space="preserve">shout period of 42 days pre-vaccination </w:t>
      </w:r>
      <w:r w:rsidR="00B60B6E" w:rsidRPr="00433207">
        <w:t xml:space="preserve">was </w:t>
      </w:r>
      <w:r w:rsidR="00F9513A" w:rsidRPr="00433207">
        <w:t>defined.</w:t>
      </w:r>
      <w:r w:rsidR="00E22252" w:rsidRPr="00433207">
        <w:t xml:space="preserve"> </w:t>
      </w:r>
      <w:r w:rsidR="00433207" w:rsidRPr="00433207">
        <w:t>A</w:t>
      </w:r>
      <w:r w:rsidR="00E22252" w:rsidRPr="00433207">
        <w:t xml:space="preserve"> 42 day post-risk washout period</w:t>
      </w:r>
      <w:r w:rsidR="00433207" w:rsidRPr="00433207">
        <w:t xml:space="preserve"> was included to minimise the</w:t>
      </w:r>
      <w:r w:rsidR="00433207">
        <w:t xml:space="preserve"> potential for risk to carry over into the control period that may be attributable to the vaccine (Figure 1).</w:t>
      </w:r>
      <w:r w:rsidR="00433207">
        <w:fldChar w:fldCharType="begin"/>
      </w:r>
      <w:r w:rsidR="00785DBE">
        <w:instrText xml:space="preserve"> ADDIN EN.CITE &lt;EndNote&gt;&lt;Cite&gt;&lt;Author&gt;Baker&lt;/Author&gt;&lt;Year&gt;2015&lt;/Year&gt;&lt;RecNum&gt;87&lt;/RecNum&gt;&lt;DisplayText&gt;[17]&lt;/DisplayText&gt;&lt;record&gt;&lt;rec-number&gt;87&lt;/rec-number&gt;&lt;foreign-keys&gt;&lt;key app="EN" db-id="etz0fzt9irpvzmesttlxpwt8sevx05zeww00" timestamp="1558186230"&gt;87&lt;/key&gt;&lt;/foreign-keys&gt;&lt;ref-type name="Journal Article"&gt;17&lt;/ref-type&gt;&lt;contributors&gt;&lt;authors&gt;&lt;author&gt;Baker, M. A.&lt;/author&gt;&lt;author&gt;Lieu, T. A.&lt;/author&gt;&lt;author&gt;Li, L.&lt;/author&gt;&lt;author&gt;Hua, W.&lt;/author&gt;&lt;author&gt;Qiang, Y.&lt;/author&gt;&lt;author&gt;Kawai, A. T.&lt;/author&gt;&lt;author&gt;Fireman, B. H.&lt;/author&gt;&lt;author&gt;Martin, D. B.&lt;/author&gt;&lt;author&gt;Nguyen, M. D.&lt;/author&gt;&lt;/authors&gt;&lt;/contributors&gt;&lt;titles&gt;&lt;title&gt;A vaccine study design selection framework for the postlicensure rapid immunization safety monitoring program&lt;/title&gt;&lt;secondary-title&gt;Am J Epidemiol&lt;/secondary-title&gt;&lt;alt-title&gt;American journal of epidemiology&lt;/alt-title&gt;&lt;/titles&gt;&lt;alt-periodical&gt;&lt;full-title&gt;American Journal of Epidemiology&lt;/full-title&gt;&lt;/alt-periodical&gt;&lt;pages&gt;608-18&lt;/pages&gt;&lt;volume&gt;181&lt;/volume&gt;&lt;number&gt;8&lt;/number&gt;&lt;edition&gt;2015/03/15&lt;/edition&gt;&lt;keywords&gt;&lt;keyword&gt;Case-Control Studies&lt;/keyword&gt;&lt;keyword&gt;Cohort Studies&lt;/keyword&gt;&lt;keyword&gt;Humans&lt;/keyword&gt;&lt;keyword&gt;Immunization/*adverse effects&lt;/keyword&gt;&lt;keyword&gt;*Patient Safety&lt;/keyword&gt;&lt;keyword&gt;Product Surveillance, Postmarketing/*methods&lt;/keyword&gt;&lt;keyword&gt;Research Design&lt;/keyword&gt;&lt;keyword&gt;Vaccines/*adverse effects&lt;/keyword&gt;&lt;keyword&gt;Mini-Sentinel&lt;/keyword&gt;&lt;keyword&gt;Prism&lt;/keyword&gt;&lt;keyword&gt;immunization&lt;/keyword&gt;&lt;keyword&gt;methods&lt;/keyword&gt;&lt;keyword&gt;safety&lt;/keyword&gt;&lt;keyword&gt;surveillance&lt;/keyword&gt;&lt;keyword&gt;vaccine&lt;/keyword&gt;&lt;/keywords&gt;&lt;dates&gt;&lt;year&gt;2015&lt;/year&gt;&lt;pub-dates&gt;&lt;date&gt;Apr 15&lt;/date&gt;&lt;/pub-dates&gt;&lt;/dates&gt;&lt;isbn&gt;0002-9262&lt;/isbn&gt;&lt;accession-num&gt;25769306&lt;/accession-num&gt;&lt;urls&gt;&lt;/urls&gt;&lt;electronic-resource-num&gt;10.1093/aje/kwu322&lt;/electronic-resource-num&gt;&lt;remote-database-provider&gt;NLM&lt;/remote-database-provider&gt;&lt;language&gt;eng&lt;/language&gt;&lt;/record&gt;&lt;/Cite&gt;&lt;/EndNote&gt;</w:instrText>
      </w:r>
      <w:r w:rsidR="00433207">
        <w:fldChar w:fldCharType="separate"/>
      </w:r>
      <w:r w:rsidR="00785DBE">
        <w:rPr>
          <w:noProof/>
        </w:rPr>
        <w:t>[17]</w:t>
      </w:r>
      <w:r w:rsidR="00433207">
        <w:fldChar w:fldCharType="end"/>
      </w:r>
      <w:r w:rsidR="00433207">
        <w:t xml:space="preserve"> </w:t>
      </w:r>
      <w:r w:rsidR="00E22252">
        <w:t xml:space="preserve">Pre-exposure and post-risk washout periods were excluded from the control period. </w:t>
      </w:r>
      <w:r w:rsidR="00F9513A" w:rsidRPr="00B2637F">
        <w:t>All other time an individual was under observation was allocated to the control period</w:t>
      </w:r>
      <w:r w:rsidR="00F9513A">
        <w:t xml:space="preserve"> (table 1)</w:t>
      </w:r>
      <w:r w:rsidR="00F9513A" w:rsidRPr="00B2637F">
        <w:t>.</w:t>
      </w:r>
      <w:r w:rsidR="00F9513A">
        <w:t xml:space="preserve"> </w:t>
      </w:r>
    </w:p>
    <w:p w14:paraId="53BF6FC9" w14:textId="155339DA" w:rsidR="00433207" w:rsidRPr="00433207" w:rsidRDefault="00433207" w:rsidP="00B60B6E">
      <w:pPr>
        <w:spacing w:after="120" w:line="480" w:lineRule="auto"/>
        <w:rPr>
          <w:b/>
        </w:rPr>
      </w:pPr>
      <w:r>
        <w:rPr>
          <w:b/>
        </w:rPr>
        <w:t>Figure 1: Study design</w:t>
      </w:r>
    </w:p>
    <w:tbl>
      <w:tblPr>
        <w:tblStyle w:val="TableGrid"/>
        <w:tblW w:w="5000" w:type="pct"/>
        <w:tblLook w:val="04A0" w:firstRow="1" w:lastRow="0" w:firstColumn="1" w:lastColumn="0" w:noHBand="0" w:noVBand="1"/>
      </w:tblPr>
      <w:tblGrid>
        <w:gridCol w:w="1162"/>
        <w:gridCol w:w="1611"/>
        <w:gridCol w:w="1708"/>
        <w:gridCol w:w="2018"/>
        <w:gridCol w:w="1356"/>
        <w:gridCol w:w="1161"/>
      </w:tblGrid>
      <w:tr w:rsidR="004F6B4F" w:rsidRPr="004F6B4F" w14:paraId="6EC0BE39" w14:textId="77777777" w:rsidTr="004F6B4F">
        <w:tc>
          <w:tcPr>
            <w:tcW w:w="644" w:type="pct"/>
            <w:vAlign w:val="center"/>
          </w:tcPr>
          <w:p w14:paraId="3B950180" w14:textId="3D7088B8" w:rsidR="00433207" w:rsidRPr="004F6B4F" w:rsidRDefault="00433207" w:rsidP="0025240C">
            <w:pPr>
              <w:jc w:val="center"/>
              <w:rPr>
                <w:b/>
                <w:sz w:val="20"/>
                <w:szCs w:val="20"/>
                <w:lang w:val="en-US"/>
              </w:rPr>
            </w:pPr>
            <w:r w:rsidRPr="004F6B4F">
              <w:rPr>
                <w:b/>
                <w:sz w:val="20"/>
                <w:szCs w:val="20"/>
                <w:lang w:val="en-US"/>
              </w:rPr>
              <w:t xml:space="preserve">Control </w:t>
            </w:r>
          </w:p>
        </w:tc>
        <w:tc>
          <w:tcPr>
            <w:tcW w:w="893" w:type="pct"/>
            <w:vAlign w:val="center"/>
          </w:tcPr>
          <w:p w14:paraId="5E6770CD" w14:textId="0D384496" w:rsidR="00433207" w:rsidRPr="004F6B4F" w:rsidRDefault="0025240C" w:rsidP="0025240C">
            <w:pPr>
              <w:jc w:val="center"/>
              <w:rPr>
                <w:b/>
                <w:sz w:val="20"/>
                <w:szCs w:val="20"/>
                <w:lang w:val="en-US"/>
              </w:rPr>
            </w:pPr>
            <w:r w:rsidRPr="004F6B4F">
              <w:rPr>
                <w:b/>
                <w:sz w:val="20"/>
                <w:szCs w:val="20"/>
                <w:lang w:val="en-US"/>
              </w:rPr>
              <w:t>Washout</w:t>
            </w:r>
          </w:p>
        </w:tc>
        <w:tc>
          <w:tcPr>
            <w:tcW w:w="947" w:type="pct"/>
            <w:shd w:val="clear" w:color="auto" w:fill="D9D9D9" w:themeFill="background1" w:themeFillShade="D9"/>
            <w:vAlign w:val="center"/>
          </w:tcPr>
          <w:p w14:paraId="415F587E" w14:textId="02D18774" w:rsidR="00433207" w:rsidRPr="004F6B4F" w:rsidRDefault="00433207" w:rsidP="0025240C">
            <w:pPr>
              <w:jc w:val="center"/>
              <w:rPr>
                <w:b/>
                <w:sz w:val="20"/>
                <w:szCs w:val="20"/>
                <w:lang w:val="en-US"/>
              </w:rPr>
            </w:pPr>
            <w:r w:rsidRPr="004F6B4F">
              <w:rPr>
                <w:b/>
                <w:sz w:val="20"/>
                <w:szCs w:val="20"/>
                <w:lang w:val="en-US"/>
              </w:rPr>
              <w:t xml:space="preserve">Vaccination </w:t>
            </w:r>
          </w:p>
        </w:tc>
        <w:tc>
          <w:tcPr>
            <w:tcW w:w="1119" w:type="pct"/>
            <w:shd w:val="clear" w:color="auto" w:fill="BFBFBF" w:themeFill="background1" w:themeFillShade="BF"/>
            <w:vAlign w:val="center"/>
          </w:tcPr>
          <w:p w14:paraId="01D2A275" w14:textId="091808EF" w:rsidR="00433207" w:rsidRPr="004F6B4F" w:rsidRDefault="00433207" w:rsidP="0025240C">
            <w:pPr>
              <w:jc w:val="center"/>
              <w:rPr>
                <w:b/>
                <w:sz w:val="20"/>
                <w:szCs w:val="20"/>
                <w:lang w:val="en-US"/>
              </w:rPr>
            </w:pPr>
            <w:r w:rsidRPr="004F6B4F">
              <w:rPr>
                <w:b/>
                <w:sz w:val="20"/>
                <w:szCs w:val="20"/>
                <w:lang w:val="en-US"/>
              </w:rPr>
              <w:t xml:space="preserve">Risk window </w:t>
            </w:r>
          </w:p>
        </w:tc>
        <w:tc>
          <w:tcPr>
            <w:tcW w:w="752" w:type="pct"/>
            <w:vAlign w:val="center"/>
          </w:tcPr>
          <w:p w14:paraId="08AF1D54" w14:textId="0B206735" w:rsidR="00433207" w:rsidRPr="004F6B4F" w:rsidRDefault="0025240C" w:rsidP="0025240C">
            <w:pPr>
              <w:jc w:val="center"/>
              <w:rPr>
                <w:b/>
                <w:sz w:val="20"/>
                <w:szCs w:val="20"/>
                <w:lang w:val="en-US"/>
              </w:rPr>
            </w:pPr>
            <w:r w:rsidRPr="004F6B4F">
              <w:rPr>
                <w:b/>
                <w:sz w:val="20"/>
                <w:szCs w:val="20"/>
                <w:lang w:val="en-US"/>
              </w:rPr>
              <w:t>Washout</w:t>
            </w:r>
          </w:p>
        </w:tc>
        <w:tc>
          <w:tcPr>
            <w:tcW w:w="644" w:type="pct"/>
            <w:vAlign w:val="center"/>
          </w:tcPr>
          <w:p w14:paraId="4104C32F" w14:textId="28646ECC" w:rsidR="00433207" w:rsidRPr="004F6B4F" w:rsidRDefault="00433207" w:rsidP="0025240C">
            <w:pPr>
              <w:jc w:val="center"/>
              <w:rPr>
                <w:b/>
                <w:sz w:val="20"/>
                <w:szCs w:val="20"/>
                <w:lang w:val="en-US"/>
              </w:rPr>
            </w:pPr>
            <w:r w:rsidRPr="004F6B4F">
              <w:rPr>
                <w:b/>
                <w:sz w:val="20"/>
                <w:szCs w:val="20"/>
                <w:lang w:val="en-US"/>
              </w:rPr>
              <w:t xml:space="preserve">Control </w:t>
            </w:r>
          </w:p>
        </w:tc>
      </w:tr>
      <w:tr w:rsidR="00433207" w:rsidRPr="006034C4" w14:paraId="3B42BE20" w14:textId="77777777" w:rsidTr="0025240C">
        <w:tc>
          <w:tcPr>
            <w:tcW w:w="644" w:type="pct"/>
            <w:tcBorders>
              <w:bottom w:val="single" w:sz="4" w:space="0" w:color="auto"/>
            </w:tcBorders>
            <w:shd w:val="clear" w:color="auto" w:fill="auto"/>
            <w:vAlign w:val="center"/>
          </w:tcPr>
          <w:p w14:paraId="44D3F86A" w14:textId="77777777" w:rsidR="00433207" w:rsidRDefault="00433207" w:rsidP="0025240C">
            <w:pPr>
              <w:jc w:val="center"/>
              <w:rPr>
                <w:sz w:val="20"/>
                <w:szCs w:val="20"/>
                <w:lang w:val="en-US"/>
              </w:rPr>
            </w:pPr>
          </w:p>
        </w:tc>
        <w:tc>
          <w:tcPr>
            <w:tcW w:w="893" w:type="pct"/>
            <w:tcBorders>
              <w:bottom w:val="single" w:sz="4" w:space="0" w:color="auto"/>
            </w:tcBorders>
            <w:shd w:val="clear" w:color="auto" w:fill="auto"/>
            <w:vAlign w:val="center"/>
          </w:tcPr>
          <w:p w14:paraId="12EDE3C9" w14:textId="7C502BA4" w:rsidR="00433207" w:rsidRDefault="00433207" w:rsidP="0025240C">
            <w:pPr>
              <w:jc w:val="center"/>
              <w:rPr>
                <w:sz w:val="20"/>
                <w:szCs w:val="20"/>
                <w:lang w:val="en-US"/>
              </w:rPr>
            </w:pPr>
            <w:r>
              <w:rPr>
                <w:sz w:val="20"/>
                <w:szCs w:val="20"/>
                <w:lang w:val="en-US"/>
              </w:rPr>
              <w:t>42 days</w:t>
            </w:r>
          </w:p>
        </w:tc>
        <w:tc>
          <w:tcPr>
            <w:tcW w:w="947" w:type="pct"/>
            <w:tcBorders>
              <w:bottom w:val="single" w:sz="4" w:space="0" w:color="auto"/>
            </w:tcBorders>
            <w:shd w:val="clear" w:color="auto" w:fill="auto"/>
            <w:vAlign w:val="center"/>
          </w:tcPr>
          <w:p w14:paraId="4B48515D" w14:textId="77777777" w:rsidR="00433207" w:rsidRPr="006034C4" w:rsidRDefault="00433207" w:rsidP="0025240C">
            <w:pPr>
              <w:jc w:val="center"/>
              <w:rPr>
                <w:sz w:val="20"/>
                <w:szCs w:val="20"/>
                <w:lang w:val="en-US"/>
              </w:rPr>
            </w:pPr>
          </w:p>
        </w:tc>
        <w:tc>
          <w:tcPr>
            <w:tcW w:w="1119" w:type="pct"/>
            <w:tcBorders>
              <w:bottom w:val="single" w:sz="4" w:space="0" w:color="auto"/>
            </w:tcBorders>
            <w:shd w:val="clear" w:color="auto" w:fill="auto"/>
            <w:vAlign w:val="center"/>
          </w:tcPr>
          <w:p w14:paraId="3066313B" w14:textId="5B76CCEA" w:rsidR="00433207" w:rsidRPr="006034C4" w:rsidRDefault="00433207" w:rsidP="0025240C">
            <w:pPr>
              <w:jc w:val="center"/>
              <w:rPr>
                <w:sz w:val="20"/>
                <w:szCs w:val="20"/>
                <w:lang w:val="en-US"/>
              </w:rPr>
            </w:pPr>
            <w:r>
              <w:rPr>
                <w:sz w:val="20"/>
                <w:szCs w:val="20"/>
                <w:lang w:val="en-US"/>
              </w:rPr>
              <w:t>42 days (7 days ISR)</w:t>
            </w:r>
          </w:p>
        </w:tc>
        <w:tc>
          <w:tcPr>
            <w:tcW w:w="752" w:type="pct"/>
            <w:tcBorders>
              <w:bottom w:val="single" w:sz="4" w:space="0" w:color="auto"/>
            </w:tcBorders>
            <w:shd w:val="clear" w:color="auto" w:fill="auto"/>
            <w:vAlign w:val="center"/>
          </w:tcPr>
          <w:p w14:paraId="5B7B731B" w14:textId="498EE24A" w:rsidR="00433207" w:rsidRDefault="00433207" w:rsidP="0025240C">
            <w:pPr>
              <w:jc w:val="center"/>
              <w:rPr>
                <w:sz w:val="20"/>
                <w:szCs w:val="20"/>
                <w:lang w:val="en-US"/>
              </w:rPr>
            </w:pPr>
            <w:r>
              <w:rPr>
                <w:sz w:val="20"/>
                <w:szCs w:val="20"/>
                <w:lang w:val="en-US"/>
              </w:rPr>
              <w:t>42 days</w:t>
            </w:r>
          </w:p>
        </w:tc>
        <w:tc>
          <w:tcPr>
            <w:tcW w:w="644" w:type="pct"/>
            <w:tcBorders>
              <w:bottom w:val="single" w:sz="4" w:space="0" w:color="auto"/>
            </w:tcBorders>
            <w:shd w:val="clear" w:color="auto" w:fill="auto"/>
            <w:vAlign w:val="center"/>
          </w:tcPr>
          <w:p w14:paraId="29FBC85F" w14:textId="77777777" w:rsidR="00433207" w:rsidRDefault="00433207" w:rsidP="0025240C">
            <w:pPr>
              <w:jc w:val="center"/>
              <w:rPr>
                <w:sz w:val="20"/>
                <w:szCs w:val="20"/>
                <w:lang w:val="en-US"/>
              </w:rPr>
            </w:pPr>
          </w:p>
        </w:tc>
      </w:tr>
      <w:tr w:rsidR="0025240C" w:rsidRPr="006034C4" w14:paraId="0B86D763" w14:textId="77777777" w:rsidTr="0025240C">
        <w:tc>
          <w:tcPr>
            <w:tcW w:w="2484" w:type="pct"/>
            <w:gridSpan w:val="3"/>
            <w:tcBorders>
              <w:left w:val="nil"/>
              <w:bottom w:val="nil"/>
              <w:right w:val="nil"/>
            </w:tcBorders>
            <w:shd w:val="clear" w:color="auto" w:fill="auto"/>
            <w:vAlign w:val="center"/>
          </w:tcPr>
          <w:p w14:paraId="483E6D61" w14:textId="38C43DD0" w:rsidR="0025240C" w:rsidRPr="006034C4" w:rsidRDefault="0025240C" w:rsidP="0025240C">
            <w:pPr>
              <w:jc w:val="center"/>
              <w:rPr>
                <w:sz w:val="20"/>
                <w:szCs w:val="20"/>
                <w:lang w:val="en-US"/>
              </w:rPr>
            </w:pPr>
            <w:r>
              <w:rPr>
                <w:noProof/>
                <w:sz w:val="20"/>
                <w:szCs w:val="20"/>
                <w:lang w:val="en-US"/>
              </w:rPr>
              <mc:AlternateContent>
                <mc:Choice Requires="wps">
                  <w:drawing>
                    <wp:anchor distT="0" distB="0" distL="114300" distR="114300" simplePos="0" relativeHeight="251659264" behindDoc="0" locked="0" layoutInCell="1" allowOverlap="1" wp14:anchorId="5B8435E5" wp14:editId="6865C7E1">
                      <wp:simplePos x="0" y="0"/>
                      <wp:positionH relativeFrom="column">
                        <wp:posOffset>12465</wp:posOffset>
                      </wp:positionH>
                      <wp:positionV relativeFrom="paragraph">
                        <wp:posOffset>78406</wp:posOffset>
                      </wp:positionV>
                      <wp:extent cx="2761247"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2761247"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891D5F6"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pt,6.15pt" to="218.4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" strokecolor="black [3213]" strokeweight="1pt">
                      <v:stroke joinstyle="miter"/>
                    </v:line>
                  </w:pict>
                </mc:Fallback>
              </mc:AlternateContent>
            </w:r>
          </w:p>
        </w:tc>
        <w:tc>
          <w:tcPr>
            <w:tcW w:w="1119" w:type="pct"/>
            <w:tcBorders>
              <w:left w:val="nil"/>
              <w:bottom w:val="nil"/>
              <w:right w:val="nil"/>
            </w:tcBorders>
            <w:shd w:val="clear" w:color="auto" w:fill="auto"/>
            <w:vAlign w:val="center"/>
          </w:tcPr>
          <w:p w14:paraId="1DF6FBDB" w14:textId="762255BA" w:rsidR="0025240C" w:rsidRDefault="0025240C" w:rsidP="0025240C">
            <w:pPr>
              <w:jc w:val="center"/>
              <w:rPr>
                <w:sz w:val="20"/>
                <w:szCs w:val="20"/>
                <w:lang w:val="en-US"/>
              </w:rPr>
            </w:pPr>
            <w:r>
              <w:rPr>
                <w:sz w:val="20"/>
                <w:szCs w:val="20"/>
                <w:lang w:val="en-US"/>
              </w:rPr>
              <w:t>TIME</w:t>
            </w:r>
          </w:p>
        </w:tc>
        <w:tc>
          <w:tcPr>
            <w:tcW w:w="1396" w:type="pct"/>
            <w:gridSpan w:val="2"/>
            <w:tcBorders>
              <w:left w:val="nil"/>
              <w:bottom w:val="nil"/>
              <w:right w:val="nil"/>
            </w:tcBorders>
            <w:shd w:val="clear" w:color="auto" w:fill="auto"/>
            <w:vAlign w:val="center"/>
          </w:tcPr>
          <w:p w14:paraId="60F3FEE7" w14:textId="165F7CDE" w:rsidR="0025240C" w:rsidRDefault="0025240C" w:rsidP="0025240C">
            <w:pPr>
              <w:jc w:val="center"/>
              <w:rPr>
                <w:sz w:val="20"/>
                <w:szCs w:val="20"/>
                <w:lang w:val="en-US"/>
              </w:rPr>
            </w:pPr>
            <w:r>
              <w:rPr>
                <w:noProof/>
                <w:sz w:val="20"/>
                <w:szCs w:val="20"/>
                <w:lang w:val="en-US"/>
              </w:rPr>
              <mc:AlternateContent>
                <mc:Choice Requires="wps">
                  <w:drawing>
                    <wp:anchor distT="0" distB="0" distL="114300" distR="114300" simplePos="0" relativeHeight="251660288" behindDoc="0" locked="0" layoutInCell="1" allowOverlap="1" wp14:anchorId="6845FD4E" wp14:editId="13EF0056">
                      <wp:simplePos x="0" y="0"/>
                      <wp:positionH relativeFrom="column">
                        <wp:posOffset>-4278</wp:posOffset>
                      </wp:positionH>
                      <wp:positionV relativeFrom="paragraph">
                        <wp:posOffset>58888</wp:posOffset>
                      </wp:positionV>
                      <wp:extent cx="1485900" cy="0"/>
                      <wp:effectExtent l="0" t="76200" r="19050" b="95250"/>
                      <wp:wrapNone/>
                      <wp:docPr id="3" name="Straight Arrow Connector 3"/>
                      <wp:cNvGraphicFramePr/>
                      <a:graphic xmlns:a="http://schemas.openxmlformats.org/drawingml/2006/main">
                        <a:graphicData uri="http://schemas.microsoft.com/office/word/2010/wordprocessingShape">
                          <wps:wsp>
                            <wps:cNvCnPr/>
                            <wps:spPr>
                              <a:xfrm>
                                <a:off x="0" y="0"/>
                                <a:ext cx="148590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D10FFBB" id="_x0000_t32" coordsize="21600,21600" o:spt="32" o:oned="t" path="m,l21600,21600e" filled="f">
                      <v:path arrowok="t" fillok="f" o:connecttype="none"/>
                      <o:lock v:ext="edit" shapetype="t"/>
                    </v:shapetype>
                    <v:shape id="Straight Arrow Connector 3" o:spid="_x0000_s1026" type="#_x0000_t32" style="position:absolute;margin-left:-.35pt;margin-top:4.65pt;width:117pt;height:0;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" strokecolor="black [3213]" strokeweight="1pt">
                      <v:stroke endarrow="block" joinstyle="miter"/>
                    </v:shape>
                  </w:pict>
                </mc:Fallback>
              </mc:AlternateContent>
            </w:r>
          </w:p>
        </w:tc>
      </w:tr>
    </w:tbl>
    <w:p w14:paraId="7D1CEA5F" w14:textId="39CFDB92" w:rsidR="00F9513A" w:rsidRDefault="00F9513A" w:rsidP="00EC2380">
      <w:pPr>
        <w:spacing w:after="120" w:line="480" w:lineRule="auto"/>
      </w:pPr>
    </w:p>
    <w:p w14:paraId="06DC81D1" w14:textId="61D6885E" w:rsidR="00C41FA1" w:rsidRDefault="00645C25" w:rsidP="00EC2380">
      <w:pPr>
        <w:spacing w:after="120" w:line="480" w:lineRule="auto"/>
      </w:pPr>
      <w:r>
        <w:t xml:space="preserve">The basis for the </w:t>
      </w:r>
      <w:r w:rsidR="004F6B4F">
        <w:t>length of the risk window</w:t>
      </w:r>
      <w:r>
        <w:t xml:space="preserve"> for systemic adverse events was the 42 day window</w:t>
      </w:r>
      <w:r w:rsidR="004F6B4F">
        <w:t xml:space="preserve"> used</w:t>
      </w:r>
      <w:r>
        <w:t xml:space="preserve"> in pre-licensure</w:t>
      </w:r>
      <w:r w:rsidR="00E81FB7" w:rsidRPr="00E81FB7">
        <w:t xml:space="preserve"> </w:t>
      </w:r>
      <w:r>
        <w:t xml:space="preserve">clinical trials </w:t>
      </w:r>
      <w:r w:rsidR="00E81FB7">
        <w:fldChar w:fldCharType="begin">
          <w:fldData xml:space="preserve">PEVuZE5vdGU+PENpdGU+PEF1dGhvcj5NdXJyYXk8L0F1dGhvcj48WWVhcj4yMDExPC9ZZWFyPjxS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IyNzEtODQ8L3BhZ2VzPjx2b2x1bWU+MzUyPC92b2x1bWU+PG51bWJl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</w:fldData>
        </w:fldChar>
      </w:r>
      <w:r w:rsidR="00785DBE">
        <w:instrText xml:space="preserve"> ADDIN EN.CITE </w:instrText>
      </w:r>
      <w:r w:rsidR="00785DBE">
        <w:fldChar w:fldCharType="begin">
          <w:fldData xml:space="preserve">PEVuZE5vdGU+PENpdGU+PEF1dGhvcj5NdXJyYXk8L0F1dGhvcj48WWVhcj4yMDExPC9ZZWFyPjxS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IyNzEtODQ8L3BhZ2VzPjx2b2x1bWU+MzUyPC92b2x1bWU+PG51bWJl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</w:fldData>
        </w:fldChar>
      </w:r>
      <w:r w:rsidR="00785DBE">
        <w:instrText xml:space="preserve"> ADDIN EN.CITE.DATA </w:instrText>
      </w:r>
      <w:r w:rsidR="00785DBE">
        <w:fldChar w:fldCharType="end"/>
      </w:r>
      <w:r w:rsidR="00E81FB7">
        <w:fldChar w:fldCharType="separate"/>
      </w:r>
      <w:r w:rsidR="00785DBE">
        <w:rPr>
          <w:noProof/>
        </w:rPr>
        <w:t>[6, 8, 9, 18]</w:t>
      </w:r>
      <w:r w:rsidR="00E81FB7">
        <w:fldChar w:fldCharType="end"/>
      </w:r>
      <w:r w:rsidR="00E81FB7">
        <w:t xml:space="preserve"> </w:t>
      </w:r>
      <w:r>
        <w:t xml:space="preserve">and post-licensure studies </w:t>
      </w:r>
      <w:r w:rsidR="00E81FB7">
        <w:fldChar w:fldCharType="begin">
          <w:fldData xml:space="preserve">PEVuZE5vdGU+PENpdGU+PEF1dGhvcj5CYXh0ZXI8L0F1dGhvcj48WWVhcj4yMDEyPC9ZZWFyPjxS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</w:fldData>
        </w:fldChar>
      </w:r>
      <w:r w:rsidR="00785DBE">
        <w:instrText xml:space="preserve"> ADDIN EN.CITE </w:instrText>
      </w:r>
      <w:r w:rsidR="00785DBE">
        <w:fldChar w:fldCharType="begin">
          <w:fldData xml:space="preserve">PEVuZE5vdGU+PENpdGU+PEF1dGhvcj5CYXh0ZXI8L0F1dGhvcj48WWVhcj4yMDEyPC9ZZWFyPjxS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</w:fldData>
        </w:fldChar>
      </w:r>
      <w:r w:rsidR="00785DBE">
        <w:instrText xml:space="preserve"> ADDIN EN.CITE.DATA </w:instrText>
      </w:r>
      <w:r w:rsidR="00785DBE">
        <w:fldChar w:fldCharType="end"/>
      </w:r>
      <w:r w:rsidR="00E81FB7">
        <w:fldChar w:fldCharType="separate"/>
      </w:r>
      <w:r w:rsidR="00785DBE">
        <w:rPr>
          <w:noProof/>
        </w:rPr>
        <w:t>[13, 19]</w:t>
      </w:r>
      <w:r w:rsidR="00E81FB7">
        <w:fldChar w:fldCharType="end"/>
      </w:r>
      <w:r>
        <w:t xml:space="preserve">. This time period is also biologically plausible for cardiovascular events, which have been observed following wild-type </w:t>
      </w:r>
      <w:r w:rsidRPr="00645C25">
        <w:t>varicella-zoster virus, particularly 1 to 4 weeks following infection</w:t>
      </w:r>
      <w:r>
        <w:t>,</w:t>
      </w:r>
      <w:r>
        <w:fldChar w:fldCharType="begin">
          <w:fldData xml:space="preserve">PEVuZE5vdGU+PENpdGU+PEF1dGhvcj5NaW5hc3NpYW48L0F1dGhvcj48WWVhcj4yMDE1PC9ZZWFy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</w:fldData>
        </w:fldChar>
      </w:r>
      <w:r w:rsidR="00433207">
        <w:instrText xml:space="preserve"> ADDIN EN.CITE </w:instrText>
      </w:r>
      <w:r w:rsidR="00433207">
        <w:fldChar w:fldCharType="begin">
          <w:fldData xml:space="preserve">PEVuZE5vdGU+PENpdGU+PEF1dGhvcj5NaW5hc3NpYW48L0F1dGhvcj48WWVhcj4yMDE1PC9ZZWFy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</w:fldData>
        </w:fldChar>
      </w:r>
      <w:r w:rsidR="00433207">
        <w:instrText xml:space="preserve"> ADDIN EN.CITE.DATA </w:instrText>
      </w:r>
      <w:r w:rsidR="00433207">
        <w:fldChar w:fldCharType="end"/>
      </w:r>
      <w:r>
        <w:fldChar w:fldCharType="separate"/>
      </w:r>
      <w:r w:rsidR="00433207">
        <w:rPr>
          <w:noProof/>
        </w:rPr>
        <w:t>[20, 21]</w:t>
      </w:r>
      <w:r>
        <w:fldChar w:fldCharType="end"/>
      </w:r>
      <w:r>
        <w:t xml:space="preserve"> with viral replication in arterial walls the proposed mechanism for cerebrovascular disease.</w:t>
      </w:r>
      <w:r>
        <w:fldChar w:fldCharType="begin"/>
      </w:r>
      <w:r w:rsidR="00433207">
        <w:instrText xml:space="preserve"> ADDIN EN.CITE &lt;EndNote&gt;&lt;Cite&gt;&lt;Author&gt;Gilden&lt;/Author&gt;&lt;Year&gt;2009&lt;/Year&gt;&lt;RecNum&gt;53&lt;/RecNum&gt;&lt;DisplayText&gt;[22]&lt;/DisplayText&gt;&lt;record&gt;&lt;rec-number&gt;53&lt;/rec-number&gt;&lt;foreign-keys&gt;&lt;key app="EN" db-id="etz0fzt9irpvzmesttlxpwt8sevx05zeww00" timestamp="1503994466"&gt;53&lt;/key&gt;&lt;/foreign-keys&gt;&lt;ref-type name="Journal Article"&gt;17&lt;/ref-type&gt;&lt;contributors&gt;&lt;authors&gt;&lt;author&gt;Gilden, D&lt;/author&gt;&lt;author&gt;Cohrs, R&lt;/author&gt;&lt;author&gt;Mahalingam, R&lt;/author&gt;&lt;author&gt;Nagel, M&lt;/author&gt;&lt;/authors&gt;&lt;/contributors&gt;&lt;titles&gt;&lt;title&gt;Varicella zoster virus vasculopathies: diverse clinical manifestations, laboratory features, pathogenesis, and treatment. &lt;/title&gt;&lt;secondary-title&gt;Lancet Neurol&lt;/secondary-title&gt;&lt;/titles&gt;&lt;periodical&gt;&lt;full-title&gt;Lancet Neurol&lt;/full-title&gt;&lt;/periodical&gt;&lt;pages&gt;731-740&lt;/pages&gt;&lt;volume&gt;8&lt;/volume&gt;&lt;dates&gt;&lt;year&gt;2009&lt;/year&gt;&lt;/dates&gt;&lt;urls&gt;&lt;/urls&gt;&lt;/record&gt;&lt;/Cite&gt;&lt;/EndNote&gt;</w:instrText>
      </w:r>
      <w:r>
        <w:fldChar w:fldCharType="separate"/>
      </w:r>
      <w:r w:rsidR="00433207">
        <w:rPr>
          <w:noProof/>
        </w:rPr>
        <w:t>[22]</w:t>
      </w:r>
      <w:r>
        <w:fldChar w:fldCharType="end"/>
      </w:r>
      <w:r>
        <w:t xml:space="preserve"> </w:t>
      </w:r>
      <w:r w:rsidR="00B810E5">
        <w:t>This risk window is also biologically plausible for rash, with varicella-like rash after 6 weeks more likely to represent wild-type infection.</w:t>
      </w:r>
      <w:commentRangeStart w:id="8"/>
      <w:r w:rsidR="00B810E5">
        <w:fldChar w:fldCharType="begin">
          <w:fldData xml:space="preserve">PEVuZE5vdGU+PENpdGU+PEF1dGhvcj5XaWxsaXM8L0F1dGhvcj48WWVhcj4yMDE3PC9ZZWFyPjxS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==
</w:fldData>
        </w:fldChar>
      </w:r>
      <w:r w:rsidR="004D4AAF">
        <w:instrText xml:space="preserve"> ADDIN EN.CITE </w:instrText>
      </w:r>
      <w:r w:rsidR="004D4AAF">
        <w:fldChar w:fldCharType="begin">
          <w:fldData xml:space="preserve">PEVuZE5vdGU+PENpdGU+PEF1dGhvcj5XaWxsaXM8L0F1dGhvcj48WWVhcj4yMDE3PC9ZZWFyPjxS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==
</w:fldData>
        </w:fldChar>
      </w:r>
      <w:r w:rsidR="004D4AAF">
        <w:instrText xml:space="preserve"> ADDIN EN.CITE.DATA </w:instrText>
      </w:r>
      <w:r w:rsidR="004D4AAF">
        <w:fldChar w:fldCharType="end"/>
      </w:r>
      <w:r w:rsidR="00B810E5">
        <w:fldChar w:fldCharType="separate"/>
      </w:r>
      <w:r w:rsidR="004D4AAF">
        <w:rPr>
          <w:noProof/>
        </w:rPr>
        <w:t>[10]</w:t>
      </w:r>
      <w:r w:rsidR="00B810E5">
        <w:fldChar w:fldCharType="end"/>
      </w:r>
      <w:commentRangeEnd w:id="8"/>
      <w:r w:rsidR="00B810E5">
        <w:rPr>
          <w:rStyle w:val="CommentReference"/>
        </w:rPr>
        <w:commentReference w:id="8"/>
      </w:r>
      <w:r w:rsidR="00942278">
        <w:t xml:space="preserve"> </w:t>
      </w:r>
      <w:r w:rsidR="00F9513A">
        <w:t>The risk window</w:t>
      </w:r>
      <w:r w:rsidR="00B430A4">
        <w:t>s</w:t>
      </w:r>
      <w:r w:rsidR="00F9513A">
        <w:t xml:space="preserve"> for burn (the negative control) </w:t>
      </w:r>
      <w:r w:rsidR="00B430A4">
        <w:t xml:space="preserve">and clinical attendance were </w:t>
      </w:r>
      <w:r w:rsidR="00F9513A">
        <w:t>chosen to be consistent with the risk window</w:t>
      </w:r>
      <w:r w:rsidR="004F6B4F">
        <w:t xml:space="preserve"> for systemic events</w:t>
      </w:r>
      <w:r w:rsidR="00F9513A">
        <w:t xml:space="preserve">. </w:t>
      </w:r>
      <w:r w:rsidR="00942278">
        <w:t xml:space="preserve">For ISR, </w:t>
      </w:r>
      <w:r w:rsidR="00BB6C15">
        <w:t>the risk window was based on the short median time to ISR (~2 days) in the SPS and post-licensure surveillance</w:t>
      </w:r>
      <w:r w:rsidR="00B430A4">
        <w:t xml:space="preserve"> </w:t>
      </w:r>
      <w:r w:rsidR="007B49B4">
        <w:fldChar w:fldCharType="begin">
          <w:fldData xml:space="preserve">PEVuZE5vdGU+PENpdGU+PEF1dGhvcj5TaW1iZXJrb2ZmPC9BdXRob3I+PFllYXI+MjAxMDwvWWVh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</w:fldData>
        </w:fldChar>
      </w:r>
      <w:r w:rsidR="00785DBE">
        <w:instrText xml:space="preserve"> ADDIN EN.CITE </w:instrText>
      </w:r>
      <w:r w:rsidR="00785DBE">
        <w:fldChar w:fldCharType="begin">
          <w:fldData xml:space="preserve">PEVuZE5vdGU+PENpdGU+PEF1dGhvcj5TaW1iZXJrb2ZmPC9BdXRob3I+PFllYXI+MjAxMDwvWWVh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</w:fldData>
        </w:fldChar>
      </w:r>
      <w:r w:rsidR="00785DBE">
        <w:instrText xml:space="preserve"> ADDIN EN.CITE.DATA </w:instrText>
      </w:r>
      <w:r w:rsidR="00785DBE">
        <w:fldChar w:fldCharType="end"/>
      </w:r>
      <w:r w:rsidR="007B49B4">
        <w:fldChar w:fldCharType="separate"/>
      </w:r>
      <w:r w:rsidR="00785DBE">
        <w:rPr>
          <w:noProof/>
        </w:rPr>
        <w:t>[10, 18]</w:t>
      </w:r>
      <w:r w:rsidR="007B49B4">
        <w:fldChar w:fldCharType="end"/>
      </w:r>
      <w:r w:rsidR="00F9513A">
        <w:t xml:space="preserve"> </w:t>
      </w:r>
      <w:r w:rsidR="00B430A4">
        <w:t>and the identification of a signal for cellulitis within 7 days in another post-licensure SCCS.</w:t>
      </w:r>
      <w:r w:rsidR="00B430A4">
        <w:fldChar w:fldCharType="begin">
          <w:fldData xml:space="preserve">PEVuZE5vdGU+PENpdGU+PEF1dGhvcj5Uc2VuZzwvQXV0aG9yPjxZZWFyPjIwMTI8L1llYXI+PFJl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</w:fldData>
        </w:fldChar>
      </w:r>
      <w:r w:rsidR="00785DBE">
        <w:instrText xml:space="preserve"> ADDIN EN.CITE </w:instrText>
      </w:r>
      <w:r w:rsidR="00785DBE">
        <w:fldChar w:fldCharType="begin">
          <w:fldData xml:space="preserve">PEVuZE5vdGU+PENpdGU+PEF1dGhvcj5Uc2VuZzwvQXV0aG9yPjxZZWFyPjIwMTI8L1llYXI+PFJl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</w:fldData>
        </w:fldChar>
      </w:r>
      <w:r w:rsidR="00785DBE">
        <w:instrText xml:space="preserve"> ADDIN EN.CITE.DATA </w:instrText>
      </w:r>
      <w:r w:rsidR="00785DBE">
        <w:fldChar w:fldCharType="end"/>
      </w:r>
      <w:r w:rsidR="00B430A4">
        <w:fldChar w:fldCharType="separate"/>
      </w:r>
      <w:r w:rsidR="00785DBE">
        <w:rPr>
          <w:noProof/>
        </w:rPr>
        <w:t>[13]</w:t>
      </w:r>
      <w:r w:rsidR="00B430A4">
        <w:fldChar w:fldCharType="end"/>
      </w:r>
    </w:p>
    <w:p w14:paraId="5168C3DE" w14:textId="7A046F02" w:rsidR="005A64DB" w:rsidRPr="00FA4003" w:rsidRDefault="005A64DB" w:rsidP="00EC2380">
      <w:pPr>
        <w:pStyle w:val="ListParagraph"/>
        <w:numPr>
          <w:ilvl w:val="1"/>
          <w:numId w:val="3"/>
        </w:numPr>
        <w:spacing w:after="120" w:line="480" w:lineRule="auto"/>
        <w:contextualSpacing w:val="0"/>
        <w:rPr>
          <w:b/>
        </w:rPr>
      </w:pPr>
      <w:r w:rsidRPr="00FA4003">
        <w:rPr>
          <w:b/>
        </w:rPr>
        <w:lastRenderedPageBreak/>
        <w:t>Statistical methods</w:t>
      </w:r>
    </w:p>
    <w:p w14:paraId="29BEAAE6" w14:textId="7DF47B7D" w:rsidR="005A64DB" w:rsidRDefault="005A64DB" w:rsidP="00EC2380">
      <w:pPr>
        <w:spacing w:after="120" w:line="480" w:lineRule="auto"/>
      </w:pPr>
      <w:r w:rsidRPr="00B2637F">
        <w:t xml:space="preserve">Relative incidence estimates were obtained from </w:t>
      </w:r>
      <w:r w:rsidR="004F6B4F">
        <w:t>the</w:t>
      </w:r>
      <w:r w:rsidRPr="00B2637F">
        <w:t xml:space="preserve"> SCCS model</w:t>
      </w:r>
      <w:r w:rsidR="008F4CE9">
        <w:t xml:space="preserve">. </w:t>
      </w:r>
      <w:r w:rsidR="00827BBE">
        <w:t>G</w:t>
      </w:r>
      <w:r w:rsidR="00827BBE" w:rsidRPr="008F4CE9">
        <w:t>iven that the study period spanned 1 November 2016 to 31 July 2018</w:t>
      </w:r>
      <w:r w:rsidR="00827BBE">
        <w:t>, t</w:t>
      </w:r>
      <w:r w:rsidR="008F4CE9">
        <w:t>he model was adjusted for seasonal effects</w:t>
      </w:r>
      <w:r w:rsidR="008F4CE9" w:rsidRPr="008F4CE9">
        <w:t>.</w:t>
      </w:r>
      <w:r w:rsidR="00827BBE">
        <w:t xml:space="preserve"> </w:t>
      </w:r>
      <w:r w:rsidR="005B0604">
        <w:t xml:space="preserve">The main analysis </w:t>
      </w:r>
      <w:commentRangeStart w:id="9"/>
      <w:r w:rsidR="005B0604">
        <w:t>modelled</w:t>
      </w:r>
      <w:commentRangeEnd w:id="9"/>
      <w:r w:rsidR="005B0604">
        <w:rPr>
          <w:rStyle w:val="CommentReference"/>
        </w:rPr>
        <w:commentReference w:id="9"/>
      </w:r>
      <w:r w:rsidR="005B0604">
        <w:t xml:space="preserve"> all exposures (vaccines) together and </w:t>
      </w:r>
      <w:r w:rsidR="005B0604" w:rsidRPr="005B0604">
        <w:t xml:space="preserve">allowed for recurrent events for each outcome (i.e. every outcome event occurring during the observation period could contribute towards the relative incidence estimate). </w:t>
      </w:r>
      <w:r w:rsidR="004F6B4F">
        <w:t xml:space="preserve">Sensitivity analyses assessed vaccines independently, excluding </w:t>
      </w:r>
      <w:r w:rsidR="004F6B4F" w:rsidRPr="005B0604">
        <w:t xml:space="preserve">co-administered </w:t>
      </w:r>
      <w:r w:rsidR="004F6B4F">
        <w:t>vaccines</w:t>
      </w:r>
      <w:r w:rsidR="004F6B4F" w:rsidRPr="005B0604">
        <w:t xml:space="preserve"> from </w:t>
      </w:r>
      <w:r w:rsidR="004F6B4F">
        <w:t xml:space="preserve">the </w:t>
      </w:r>
      <w:commentRangeStart w:id="10"/>
      <w:r w:rsidR="004F6B4F" w:rsidRPr="005B0604">
        <w:t>analysis</w:t>
      </w:r>
      <w:commentRangeEnd w:id="10"/>
      <w:r w:rsidR="004F6B4F">
        <w:rPr>
          <w:rStyle w:val="CommentReference"/>
        </w:rPr>
        <w:commentReference w:id="10"/>
      </w:r>
      <w:r w:rsidR="004F6B4F">
        <w:t xml:space="preserve">. For events where the risk of an outcome </w:t>
      </w:r>
      <w:r w:rsidR="004F6B4F" w:rsidRPr="004F6B4F">
        <w:t>event was not considered independent of the first occurrence</w:t>
      </w:r>
      <w:r w:rsidR="004F6B4F">
        <w:t xml:space="preserve"> (i.e. stroke, myocardial infarction)</w:t>
      </w:r>
      <w:r w:rsidR="004F6B4F" w:rsidRPr="004F6B4F">
        <w:t>, s</w:t>
      </w:r>
      <w:r w:rsidR="005B0604" w:rsidRPr="004F6B4F">
        <w:t>ensitivity analyses were undertaken</w:t>
      </w:r>
      <w:r w:rsidR="005B0604" w:rsidRPr="005B0604">
        <w:t xml:space="preserve"> </w:t>
      </w:r>
      <w:r w:rsidR="004F6B4F">
        <w:t>which</w:t>
      </w:r>
      <w:r w:rsidR="005B0604" w:rsidRPr="005B0604">
        <w:t xml:space="preserve"> only</w:t>
      </w:r>
      <w:r w:rsidR="005B0604">
        <w:t xml:space="preserve"> </w:t>
      </w:r>
      <w:r w:rsidR="004F6B4F">
        <w:t xml:space="preserve">included </w:t>
      </w:r>
      <w:r w:rsidR="005B0604">
        <w:t>the</w:t>
      </w:r>
      <w:r w:rsidR="005B0604" w:rsidRPr="005B0604">
        <w:t xml:space="preserve"> first </w:t>
      </w:r>
      <w:r w:rsidR="005B0604">
        <w:t xml:space="preserve">outcome </w:t>
      </w:r>
      <w:commentRangeStart w:id="11"/>
      <w:r w:rsidR="005B0604" w:rsidRPr="005B0604">
        <w:t>event</w:t>
      </w:r>
      <w:commentRangeEnd w:id="11"/>
      <w:r w:rsidR="004F6B4F">
        <w:rPr>
          <w:rStyle w:val="CommentReference"/>
        </w:rPr>
        <w:commentReference w:id="11"/>
      </w:r>
      <w:r w:rsidR="004F6B4F">
        <w:t xml:space="preserve">. </w:t>
      </w:r>
      <w:r w:rsidR="00E7641D">
        <w:t xml:space="preserve">Analyses were conducted using </w:t>
      </w:r>
      <w:r w:rsidR="00E7641D" w:rsidRPr="00E7641D">
        <w:t xml:space="preserve">R version 3.5.1 and the </w:t>
      </w:r>
      <w:proofErr w:type="spellStart"/>
      <w:r w:rsidR="00E7641D" w:rsidRPr="00E7641D">
        <w:t>gnm</w:t>
      </w:r>
      <w:proofErr w:type="spellEnd"/>
      <w:r w:rsidR="00E7641D" w:rsidRPr="00E7641D">
        <w:t xml:space="preserve"> package version 1.1.0.</w:t>
      </w:r>
    </w:p>
    <w:p w14:paraId="607F7E43" w14:textId="77777777" w:rsidR="005A64DB" w:rsidRPr="00CD62C3" w:rsidRDefault="005A64DB" w:rsidP="00EC2380">
      <w:pPr>
        <w:spacing w:after="120" w:line="480" w:lineRule="auto"/>
        <w:rPr>
          <w:b/>
        </w:rPr>
      </w:pPr>
      <w:r>
        <w:rPr>
          <w:b/>
        </w:rPr>
        <w:t xml:space="preserve">2.5. </w:t>
      </w:r>
      <w:r w:rsidRPr="00CD62C3">
        <w:rPr>
          <w:b/>
        </w:rPr>
        <w:t>Ethical approval</w:t>
      </w:r>
    </w:p>
    <w:p w14:paraId="161BC289" w14:textId="6B303B91" w:rsidR="005A64DB" w:rsidRPr="00B2637F" w:rsidRDefault="00AD4BF0" w:rsidP="00EC2380">
      <w:pPr>
        <w:spacing w:after="120" w:line="480" w:lineRule="auto"/>
      </w:pPr>
      <w:r>
        <w:t xml:space="preserve">This </w:t>
      </w:r>
      <w:proofErr w:type="spellStart"/>
      <w:r>
        <w:t>MedicineInsight</w:t>
      </w:r>
      <w:proofErr w:type="spellEnd"/>
      <w:r>
        <w:t xml:space="preserve"> program was approved through the </w:t>
      </w:r>
      <w:r w:rsidRPr="00FA4003">
        <w:t xml:space="preserve">Royal Australian College of General Practitioners National Research and Evaluation Ethics Committee (NREEC) </w:t>
      </w:r>
      <w:r>
        <w:t xml:space="preserve">in December 2017 </w:t>
      </w:r>
      <w:r w:rsidRPr="00FA4003">
        <w:t>(NREEC 17-017)</w:t>
      </w:r>
      <w:r>
        <w:t xml:space="preserve">. Approval for </w:t>
      </w:r>
      <w:r w:rsidRPr="00FA4003">
        <w:t xml:space="preserve">use of </w:t>
      </w:r>
      <w:proofErr w:type="spellStart"/>
      <w:r w:rsidRPr="00FA4003">
        <w:t>MedicineInsight</w:t>
      </w:r>
      <w:proofErr w:type="spellEnd"/>
      <w:r w:rsidRPr="00FA4003">
        <w:t xml:space="preserve"> data</w:t>
      </w:r>
      <w:r>
        <w:t xml:space="preserve"> in this study was received from the </w:t>
      </w:r>
      <w:r w:rsidRPr="00FA4003">
        <w:t>NPS MedicineWise external Data Governance Committee on 23 November 2016 and an amended version on 29 September 2017.</w:t>
      </w:r>
      <w:r w:rsidR="005A64DB">
        <w:t xml:space="preserve">This study was </w:t>
      </w:r>
      <w:r>
        <w:t xml:space="preserve">also </w:t>
      </w:r>
      <w:r w:rsidR="005A64DB">
        <w:t>approved by the Sydney Children’s Hospital Human Research Ethics Committee (</w:t>
      </w:r>
      <w:r w:rsidR="005A64DB" w:rsidRPr="00B2637F">
        <w:t>HREC/17/SCHN/159</w:t>
      </w:r>
      <w:r w:rsidR="005A64DB">
        <w:t>)</w:t>
      </w:r>
      <w:r>
        <w:t>.</w:t>
      </w:r>
      <w:r w:rsidR="00FA4003">
        <w:t xml:space="preserve"> </w:t>
      </w:r>
    </w:p>
    <w:p w14:paraId="7D775065" w14:textId="60514A41" w:rsidR="005A64DB" w:rsidRPr="00C92A9C" w:rsidRDefault="005A64DB" w:rsidP="00C92A9C">
      <w:pPr>
        <w:pStyle w:val="ListParagraph"/>
        <w:numPr>
          <w:ilvl w:val="0"/>
          <w:numId w:val="6"/>
        </w:numPr>
        <w:spacing w:after="120" w:line="480" w:lineRule="auto"/>
        <w:rPr>
          <w:b/>
        </w:rPr>
      </w:pPr>
      <w:r w:rsidRPr="00C92A9C">
        <w:rPr>
          <w:b/>
        </w:rPr>
        <w:t>Results</w:t>
      </w:r>
    </w:p>
    <w:p w14:paraId="45339E04" w14:textId="7C4396F8" w:rsidR="00347B5E" w:rsidRDefault="00347B5E" w:rsidP="00EC2380">
      <w:pPr>
        <w:spacing w:after="120" w:line="480" w:lineRule="auto"/>
      </w:pPr>
      <w:r>
        <w:t xml:space="preserve">A total of 337,294 vaccination records for 150,756 individuals from 456 </w:t>
      </w:r>
      <w:proofErr w:type="spellStart"/>
      <w:r>
        <w:t>MedicineInsight</w:t>
      </w:r>
      <w:proofErr w:type="spellEnd"/>
      <w:r>
        <w:t xml:space="preserve"> sites were obtained. </w:t>
      </w:r>
      <w:r w:rsidR="00AF218D">
        <w:t>These include sites in major cities and in rural and remote areas, similar to the distribution of the Australian population in these areas.</w:t>
      </w:r>
      <w:r w:rsidR="00CE1412">
        <w:fldChar w:fldCharType="begin"/>
      </w:r>
      <w:r w:rsidR="00CE1412">
        <w:instrText xml:space="preserve"> ADDIN EN.CITE &lt;EndNote&gt;&lt;Cite&gt;&lt;Author&gt;Australian Bureau of Statistics&lt;/Author&gt;&lt;Year&gt;2019&lt;/Year&gt;&lt;RecNum&gt;88&lt;/RecNum&gt;&lt;DisplayText&gt;[23]&lt;/DisplayText&gt;&lt;record&gt;&lt;rec-number&gt;88&lt;/rec-number&gt;&lt;foreign-keys&gt;&lt;key app="EN" db-id="etz0fzt9irpvzmesttlxpwt8sevx05zeww00" timestamp="1558187265"&gt;88&lt;/key&gt;&lt;/foreign-keys&gt;&lt;ref-type name="Web Page"&gt;12&lt;/ref-type&gt;&lt;contributors&gt;&lt;authors&gt;&lt;author&gt;Australian Bureau of Statistics,&lt;/author&gt;&lt;/authors&gt;&lt;/contributors&gt;&lt;titles&gt;&lt;title&gt;Population&lt;/title&gt;&lt;/titles&gt;&lt;dates&gt;&lt;year&gt;2019&lt;/year&gt;&lt;/dates&gt;&lt;pub-location&gt;Canberra&lt;/pub-location&gt;&lt;publisher&gt;ABS&lt;/publisher&gt;&lt;urls&gt;&lt;related-urls&gt;&lt;url&gt;https://www.abs.gov.au/Population&lt;/url&gt;&lt;/related-urls&gt;&lt;/urls&gt;&lt;custom1&gt;2019&lt;/custom1&gt;&lt;custom2&gt;18 May&lt;/custom2&gt;&lt;access-date&gt;18 May 2015&lt;/access-date&gt;&lt;/record&gt;&lt;/Cite&gt;&lt;/EndNote&gt;</w:instrText>
      </w:r>
      <w:r w:rsidR="00CE1412">
        <w:fldChar w:fldCharType="separate"/>
      </w:r>
      <w:r w:rsidR="00CE1412">
        <w:rPr>
          <w:noProof/>
        </w:rPr>
        <w:t>[23]</w:t>
      </w:r>
      <w:r w:rsidR="00CE1412">
        <w:fldChar w:fldCharType="end"/>
      </w:r>
      <w:r w:rsidR="00AF218D">
        <w:t xml:space="preserve"> </w:t>
      </w:r>
      <w:r w:rsidR="00132F16" w:rsidRPr="00132F16">
        <w:t xml:space="preserve">After excluding individuals with multiple </w:t>
      </w:r>
      <w:r w:rsidR="00303A14">
        <w:t>ZVL</w:t>
      </w:r>
      <w:r w:rsidR="00132F16" w:rsidRPr="00132F16">
        <w:t xml:space="preserve"> or </w:t>
      </w:r>
      <w:r w:rsidR="00303A14">
        <w:t>23vPPV</w:t>
      </w:r>
      <w:r w:rsidR="00132F16" w:rsidRPr="00132F16">
        <w:t xml:space="preserve"> vaccinations</w:t>
      </w:r>
      <w:r w:rsidR="00132F16">
        <w:t xml:space="preserve"> </w:t>
      </w:r>
      <w:r w:rsidR="00303A14">
        <w:t xml:space="preserve">or </w:t>
      </w:r>
      <w:r w:rsidR="00132F16" w:rsidRPr="00132F16">
        <w:t>multiple influenza vaccinations within 126 days of each other</w:t>
      </w:r>
      <w:r w:rsidR="00132F16">
        <w:t>, a</w:t>
      </w:r>
      <w:r>
        <w:t xml:space="preserve"> total of 332,988 vaccination encounters were included in analysis</w:t>
      </w:r>
      <w:r w:rsidR="00132F16">
        <w:t xml:space="preserve"> for </w:t>
      </w:r>
      <w:r w:rsidR="00132F16" w:rsidRPr="00156FB4">
        <w:rPr>
          <w:rFonts w:cs="Arial"/>
        </w:rPr>
        <w:t>150,054 individuals</w:t>
      </w:r>
      <w:r>
        <w:t xml:space="preserve">. </w:t>
      </w:r>
    </w:p>
    <w:p w14:paraId="14E0F196" w14:textId="78261475" w:rsidR="00A40AF3" w:rsidRDefault="00A40AF3" w:rsidP="00EC2380">
      <w:pPr>
        <w:spacing w:after="120" w:line="480" w:lineRule="auto"/>
        <w:rPr>
          <w:b/>
        </w:rPr>
      </w:pPr>
      <w:r>
        <w:rPr>
          <w:b/>
        </w:rPr>
        <w:t>3.1 Population</w:t>
      </w:r>
      <w:r w:rsidR="00195A43">
        <w:rPr>
          <w:b/>
        </w:rPr>
        <w:t xml:space="preserve">, exposure and outcome </w:t>
      </w:r>
      <w:r>
        <w:rPr>
          <w:b/>
        </w:rPr>
        <w:t>characteristics</w:t>
      </w:r>
    </w:p>
    <w:p w14:paraId="77E829A2" w14:textId="7C59294E" w:rsidR="00132F16" w:rsidRDefault="005F66CE" w:rsidP="00513E4F">
      <w:pPr>
        <w:spacing w:after="120" w:line="480" w:lineRule="auto"/>
        <w:rPr>
          <w:rFonts w:cs="Arial"/>
        </w:rPr>
      </w:pPr>
      <w:r>
        <w:rPr>
          <w:rFonts w:cs="Arial"/>
        </w:rPr>
        <w:lastRenderedPageBreak/>
        <w:t>In general, the number of vaccination records declined with age</w:t>
      </w:r>
      <w:r w:rsidR="00132F16" w:rsidRPr="00156FB4">
        <w:rPr>
          <w:rFonts w:cs="Arial"/>
        </w:rPr>
        <w:t xml:space="preserve"> </w:t>
      </w:r>
      <w:r>
        <w:rPr>
          <w:rFonts w:cs="Arial"/>
        </w:rPr>
        <w:t>(</w:t>
      </w:r>
      <w:r w:rsidR="00391A14">
        <w:rPr>
          <w:rFonts w:cs="Arial"/>
        </w:rPr>
        <w:t xml:space="preserve">Figure </w:t>
      </w:r>
      <w:r>
        <w:rPr>
          <w:rFonts w:cs="Arial"/>
        </w:rPr>
        <w:t>2) with ZVL increasing</w:t>
      </w:r>
      <w:r w:rsidR="00132F16" w:rsidRPr="00156FB4">
        <w:rPr>
          <w:rFonts w:cs="Arial"/>
        </w:rPr>
        <w:t xml:space="preserve"> slightly at 79 years of age.</w:t>
      </w:r>
      <w:r w:rsidR="00195A43">
        <w:rPr>
          <w:rFonts w:cs="Arial"/>
        </w:rPr>
        <w:t xml:space="preserve"> </w:t>
      </w:r>
      <w:r w:rsidR="00195A43">
        <w:t>About 82% of zoster and 89% of influenza vaccinations were administered alone, while 47% of pneumococcal vaccinations were administered alone and 43% were administered with influenza vaccine.</w:t>
      </w:r>
      <w:r w:rsidR="00AF58CA">
        <w:t xml:space="preserve"> </w:t>
      </w:r>
    </w:p>
    <w:p w14:paraId="690C1A21" w14:textId="19507E26" w:rsidR="005A64DB" w:rsidRDefault="005A64DB" w:rsidP="00EC2380">
      <w:pPr>
        <w:spacing w:after="120" w:line="480" w:lineRule="auto"/>
      </w:pPr>
      <w:r>
        <w:t>The most common outcome event identified was clinical attendance, with over 2 million attendances observed among exposed individuals during the study period. The next most commonly observed outcome event was any rash, with 12,309 events observed. The rarest outcome event identified was injection site reaction, with 177 events observed.</w:t>
      </w:r>
    </w:p>
    <w:p w14:paraId="55793560" w14:textId="198FB812" w:rsidR="00195A43" w:rsidRDefault="00195A43" w:rsidP="00EC2380">
      <w:pPr>
        <w:spacing w:after="120" w:line="480" w:lineRule="auto"/>
        <w:rPr>
          <w:b/>
        </w:rPr>
      </w:pPr>
      <w:r>
        <w:rPr>
          <w:b/>
        </w:rPr>
        <w:t>3.</w:t>
      </w:r>
      <w:r w:rsidR="007D187F">
        <w:rPr>
          <w:b/>
        </w:rPr>
        <w:t>2</w:t>
      </w:r>
      <w:r>
        <w:rPr>
          <w:b/>
        </w:rPr>
        <w:t xml:space="preserve"> Self-controlled case series analysis</w:t>
      </w:r>
    </w:p>
    <w:p w14:paraId="30646E7B" w14:textId="7AE7793B" w:rsidR="00D875E3" w:rsidRDefault="00D875E3" w:rsidP="00EC2380">
      <w:pPr>
        <w:spacing w:after="120" w:line="480" w:lineRule="auto"/>
      </w:pPr>
      <w:r w:rsidRPr="00F25C23">
        <w:t xml:space="preserve">No change </w:t>
      </w:r>
      <w:r>
        <w:t>in risk</w:t>
      </w:r>
      <w:r w:rsidRPr="00F25C23">
        <w:t xml:space="preserve"> of burn</w:t>
      </w:r>
      <w:r>
        <w:t>, which was considered a negative control,</w:t>
      </w:r>
      <w:r w:rsidRPr="00F25C23">
        <w:t xml:space="preserve"> was observed </w:t>
      </w:r>
      <w:r>
        <w:t>for any vaccine</w:t>
      </w:r>
      <w:r w:rsidR="00BF7AFD">
        <w:t xml:space="preserve"> </w:t>
      </w:r>
      <w:r>
        <w:t>(Table 2)</w:t>
      </w:r>
      <w:r w:rsidRPr="00F25C23">
        <w:t xml:space="preserve">. </w:t>
      </w:r>
    </w:p>
    <w:p w14:paraId="3E7ED648" w14:textId="77777777" w:rsidR="00F80B77" w:rsidRDefault="00F80B77" w:rsidP="00F80B77">
      <w:pPr>
        <w:spacing w:after="120" w:line="480" w:lineRule="auto"/>
      </w:pPr>
      <w:r w:rsidRPr="00BA303F">
        <w:rPr>
          <w:b/>
        </w:rPr>
        <w:t>Clinical attendance</w:t>
      </w:r>
    </w:p>
    <w:p w14:paraId="22EF5A5B" w14:textId="7F523CEF" w:rsidR="00F80B77" w:rsidRPr="003B1C79" w:rsidRDefault="00F80B77" w:rsidP="00F80B77">
      <w:pPr>
        <w:spacing w:after="120" w:line="480" w:lineRule="auto"/>
      </w:pPr>
      <w:r>
        <w:t>There was a reduced risk of clinical attendance following ZV</w:t>
      </w:r>
      <w:r w:rsidR="00F70F02">
        <w:t>L</w:t>
      </w:r>
      <w:r>
        <w:t xml:space="preserve"> (RI</w:t>
      </w:r>
      <w:r w:rsidR="001F7C87">
        <w:t xml:space="preserve"> </w:t>
      </w:r>
      <w:r>
        <w:t>=</w:t>
      </w:r>
      <w:r w:rsidR="001F7C87">
        <w:t xml:space="preserve"> </w:t>
      </w:r>
      <w:r>
        <w:t xml:space="preserve">0.94, 95% </w:t>
      </w:r>
      <w:r w:rsidR="00F70F02">
        <w:t>CI</w:t>
      </w:r>
      <w:r>
        <w:t xml:space="preserve"> 0.94 </w:t>
      </w:r>
      <w:r w:rsidR="00F70F02">
        <w:t>to</w:t>
      </w:r>
      <w:r>
        <w:t xml:space="preserve"> 0.95) and a small increased risk of clinical attendance </w:t>
      </w:r>
      <w:r w:rsidR="001F7C87">
        <w:t>following</w:t>
      </w:r>
      <w:r>
        <w:t xml:space="preserve"> 23vPPV (RI = </w:t>
      </w:r>
      <w:r w:rsidRPr="002B626B">
        <w:t>1.06</w:t>
      </w:r>
      <w:r w:rsidR="001F7C87">
        <w:t xml:space="preserve">, 95% CI </w:t>
      </w:r>
      <w:r w:rsidRPr="002B626B">
        <w:t>1.04</w:t>
      </w:r>
      <w:r w:rsidR="001F7C87">
        <w:t xml:space="preserve"> to</w:t>
      </w:r>
      <w:r w:rsidRPr="002B626B">
        <w:t xml:space="preserve"> 1.07)</w:t>
      </w:r>
      <w:r>
        <w:t>) and</w:t>
      </w:r>
      <w:r w:rsidR="001F7C87">
        <w:t xml:space="preserve"> i</w:t>
      </w:r>
      <w:r>
        <w:t xml:space="preserve">nfluenza (RI = </w:t>
      </w:r>
      <w:r w:rsidRPr="002B626B">
        <w:t>1.03</w:t>
      </w:r>
      <w:r w:rsidR="001F7C87">
        <w:t xml:space="preserve">, 95% CI </w:t>
      </w:r>
      <w:r w:rsidRPr="002B626B">
        <w:t>1.02</w:t>
      </w:r>
      <w:r w:rsidR="001F7C87">
        <w:t xml:space="preserve"> to</w:t>
      </w:r>
      <w:r w:rsidRPr="002B626B">
        <w:t xml:space="preserve"> 1.03)</w:t>
      </w:r>
      <w:r>
        <w:t>) vaccines (Table 2). These associations held in the sensitivity analysis for individual vaccines ZV and 23vPPV, but there was no increased risk for clinical attendance following influenza vaccination given alone</w:t>
      </w:r>
      <w:r w:rsidR="003C639A">
        <w:t xml:space="preserve"> (Table 3).</w:t>
      </w:r>
    </w:p>
    <w:p w14:paraId="5E1CD3F6" w14:textId="0930F593" w:rsidR="007D187F" w:rsidRPr="00195A43" w:rsidRDefault="007D187F" w:rsidP="00EC2380">
      <w:pPr>
        <w:spacing w:after="120" w:line="480" w:lineRule="auto"/>
        <w:rPr>
          <w:b/>
        </w:rPr>
      </w:pPr>
      <w:r>
        <w:rPr>
          <w:b/>
        </w:rPr>
        <w:t>Injection site reactions</w:t>
      </w:r>
    </w:p>
    <w:p w14:paraId="52B458DD" w14:textId="2F94E8DE" w:rsidR="002D3907" w:rsidRDefault="007D187F" w:rsidP="00351BAF">
      <w:pPr>
        <w:spacing w:after="120" w:line="480" w:lineRule="auto"/>
      </w:pPr>
      <w:r w:rsidRPr="007D187F">
        <w:t>An increase in the relative incidence of injection site reactions was observed in the 7-day risk window following all three vaccines</w:t>
      </w:r>
      <w:r w:rsidR="004B4BEF">
        <w:t xml:space="preserve"> in the main analysis</w:t>
      </w:r>
      <w:r w:rsidRPr="007D187F">
        <w:t xml:space="preserve"> </w:t>
      </w:r>
      <w:r w:rsidR="00A60236">
        <w:t>([</w:t>
      </w:r>
      <w:r w:rsidRPr="007D187F">
        <w:t>ZV</w:t>
      </w:r>
      <w:r w:rsidR="00A60236">
        <w:t>L</w:t>
      </w:r>
      <w:r w:rsidRPr="007D187F">
        <w:t xml:space="preserve"> RI=</w:t>
      </w:r>
      <w:r w:rsidR="00351BAF" w:rsidRPr="00351BAF">
        <w:t>77.39</w:t>
      </w:r>
      <w:r w:rsidR="00A60236">
        <w:t xml:space="preserve">, 95% CI </w:t>
      </w:r>
      <w:r w:rsidR="00351BAF" w:rsidRPr="00351BAF">
        <w:t>48.06</w:t>
      </w:r>
      <w:r w:rsidR="00A60236">
        <w:t xml:space="preserve"> to</w:t>
      </w:r>
      <w:r w:rsidR="00351BAF" w:rsidRPr="00351BAF">
        <w:t xml:space="preserve"> 124.62</w:t>
      </w:r>
      <w:r w:rsidR="00A60236">
        <w:t>], [</w:t>
      </w:r>
      <w:r w:rsidRPr="007D187F">
        <w:t>23vPPV RI=</w:t>
      </w:r>
      <w:r w:rsidR="00351BAF" w:rsidRPr="00351BAF">
        <w:t>65.02</w:t>
      </w:r>
      <w:r w:rsidR="00A60236">
        <w:t xml:space="preserve">, 95% CI </w:t>
      </w:r>
      <w:r w:rsidR="00351BAF" w:rsidRPr="00351BAF">
        <w:t>31.65</w:t>
      </w:r>
      <w:r w:rsidR="00A60236">
        <w:t xml:space="preserve"> to</w:t>
      </w:r>
      <w:r w:rsidR="00351BAF" w:rsidRPr="00351BAF">
        <w:t xml:space="preserve"> 133.58</w:t>
      </w:r>
      <w:r w:rsidR="00A60236">
        <w:t>],</w:t>
      </w:r>
      <w:r w:rsidRPr="007D187F">
        <w:t xml:space="preserve"> </w:t>
      </w:r>
      <w:r w:rsidR="00A60236">
        <w:t>[</w:t>
      </w:r>
      <w:r w:rsidRPr="007D187F">
        <w:t>influenza RI=</w:t>
      </w:r>
      <w:r w:rsidR="00351BAF" w:rsidRPr="00351BAF">
        <w:t>6.62</w:t>
      </w:r>
      <w:r w:rsidR="00A60236">
        <w:t xml:space="preserve">, 95% CI </w:t>
      </w:r>
      <w:r w:rsidR="00351BAF" w:rsidRPr="00351BAF">
        <w:t>3.42</w:t>
      </w:r>
      <w:r w:rsidR="00A60236">
        <w:t xml:space="preserve"> to</w:t>
      </w:r>
      <w:r w:rsidR="00351BAF" w:rsidRPr="00351BAF">
        <w:t xml:space="preserve"> 12.80</w:t>
      </w:r>
      <w:r w:rsidR="00A60236">
        <w:t>]</w:t>
      </w:r>
      <w:r w:rsidR="00351BAF">
        <w:t>.</w:t>
      </w:r>
      <w:r w:rsidR="00351BAF" w:rsidRPr="00351BAF">
        <w:t xml:space="preserve"> </w:t>
      </w:r>
      <w:r>
        <w:t>(Table 2)</w:t>
      </w:r>
      <w:r w:rsidRPr="007D187F">
        <w:t xml:space="preserve">. </w:t>
      </w:r>
      <w:r w:rsidR="002D3907">
        <w:t xml:space="preserve">This was consistent in sensitivity analyses excluding co-administered vaccines </w:t>
      </w:r>
      <w:r w:rsidR="00144319">
        <w:t>([</w:t>
      </w:r>
      <w:r w:rsidR="002D3907">
        <w:t>ZV RI=</w:t>
      </w:r>
      <w:r w:rsidR="002D3907" w:rsidRPr="002D3907">
        <w:t>60.54</w:t>
      </w:r>
      <w:r w:rsidR="00144319">
        <w:t xml:space="preserve">, 95% CI </w:t>
      </w:r>
      <w:r w:rsidR="002D3907" w:rsidRPr="002D3907">
        <w:t>37.43</w:t>
      </w:r>
      <w:r w:rsidR="00144319">
        <w:t xml:space="preserve"> </w:t>
      </w:r>
      <w:proofErr w:type="gramStart"/>
      <w:r w:rsidR="00144319">
        <w:t xml:space="preserve">to </w:t>
      </w:r>
      <w:r w:rsidR="002D3907" w:rsidRPr="002D3907">
        <w:t xml:space="preserve"> 97.91</w:t>
      </w:r>
      <w:proofErr w:type="gramEnd"/>
      <w:r w:rsidR="00144319">
        <w:t>],</w:t>
      </w:r>
      <w:r w:rsidR="002D3907">
        <w:t xml:space="preserve"> </w:t>
      </w:r>
      <w:r w:rsidR="00144319">
        <w:t>[</w:t>
      </w:r>
      <w:r w:rsidR="002D3907">
        <w:t xml:space="preserve">23vPPV RI = </w:t>
      </w:r>
      <w:r w:rsidR="002D3907" w:rsidRPr="002D3907">
        <w:t>125.61</w:t>
      </w:r>
      <w:r w:rsidR="00144319">
        <w:t xml:space="preserve">, 95% CI </w:t>
      </w:r>
      <w:r w:rsidR="002D3907" w:rsidRPr="002D3907">
        <w:t>46.09</w:t>
      </w:r>
      <w:r w:rsidR="00144319">
        <w:t xml:space="preserve"> to </w:t>
      </w:r>
      <w:r w:rsidR="002D3907" w:rsidRPr="002D3907">
        <w:t>342.34</w:t>
      </w:r>
      <w:r w:rsidR="00144319">
        <w:t>], [</w:t>
      </w:r>
      <w:r w:rsidR="002D3907">
        <w:t xml:space="preserve">Influenza RI = </w:t>
      </w:r>
      <w:r w:rsidR="002D3907" w:rsidRPr="002D3907">
        <w:t>4.76</w:t>
      </w:r>
      <w:r w:rsidR="00144319">
        <w:t xml:space="preserve">, 95% CI </w:t>
      </w:r>
      <w:r w:rsidR="002D3907" w:rsidRPr="002D3907">
        <w:t>2.37</w:t>
      </w:r>
      <w:r w:rsidR="00144319">
        <w:t xml:space="preserve"> to </w:t>
      </w:r>
      <w:r w:rsidR="002D3907" w:rsidRPr="002D3907">
        <w:t>9.56</w:t>
      </w:r>
      <w:r w:rsidR="00144319">
        <w:t>])</w:t>
      </w:r>
      <w:r w:rsidR="003C639A">
        <w:t xml:space="preserve"> (Table 3)</w:t>
      </w:r>
      <w:r w:rsidR="002D3907">
        <w:t>.</w:t>
      </w:r>
    </w:p>
    <w:p w14:paraId="332543AC" w14:textId="17E65A30" w:rsidR="00351BAF" w:rsidRDefault="002D3907" w:rsidP="00351BAF">
      <w:pPr>
        <w:spacing w:after="120" w:line="480" w:lineRule="auto"/>
      </w:pPr>
      <w:r>
        <w:lastRenderedPageBreak/>
        <w:t>In both the main analysis and when excluding co-administered vaccines, the i</w:t>
      </w:r>
      <w:r w:rsidR="007D187F" w:rsidRPr="007D187F">
        <w:t xml:space="preserve">ncidence of injection site reactions was also increased in the 42-day post-risk </w:t>
      </w:r>
      <w:r w:rsidR="004B4BEF">
        <w:t xml:space="preserve">washout </w:t>
      </w:r>
      <w:r w:rsidR="007D187F" w:rsidRPr="007D187F">
        <w:t>period following ZV</w:t>
      </w:r>
      <w:r w:rsidR="00544A78">
        <w:t xml:space="preserve">L </w:t>
      </w:r>
      <w:r w:rsidR="007D187F" w:rsidRPr="007D187F">
        <w:t>(RI=3.4, 95% CI 1.8</w:t>
      </w:r>
      <w:r w:rsidR="00544A78">
        <w:t xml:space="preserve"> to</w:t>
      </w:r>
      <w:r w:rsidR="007D187F" w:rsidRPr="007D187F">
        <w:t xml:space="preserve"> 6.5</w:t>
      </w:r>
      <w:r>
        <w:t xml:space="preserve"> in the main analysis)</w:t>
      </w:r>
      <w:r w:rsidR="007D187F" w:rsidRPr="007D187F">
        <w:t xml:space="preserve">. </w:t>
      </w:r>
      <w:r w:rsidR="004B4BEF">
        <w:t>This was attributed to an</w:t>
      </w:r>
      <w:r w:rsidR="007D187F" w:rsidRPr="007D187F">
        <w:t xml:space="preserve"> increased relative incidence of injection site reactions in the 8 to 14 days post vaccination </w:t>
      </w:r>
      <w:r w:rsidR="004B4BEF">
        <w:t>(</w:t>
      </w:r>
      <w:r w:rsidR="007D187F" w:rsidRPr="007D187F">
        <w:t>RI=16.20</w:t>
      </w:r>
      <w:r w:rsidR="00544A78">
        <w:t xml:space="preserve">, 95% CI </w:t>
      </w:r>
      <w:r w:rsidR="007D187F" w:rsidRPr="007D187F">
        <w:t>6.77</w:t>
      </w:r>
      <w:r w:rsidR="00544A78">
        <w:t xml:space="preserve"> to </w:t>
      </w:r>
      <w:r w:rsidR="007D187F" w:rsidRPr="007D187F">
        <w:t>38.73</w:t>
      </w:r>
      <w:r w:rsidR="00544A78">
        <w:t>)</w:t>
      </w:r>
      <w:r w:rsidR="007D187F" w:rsidRPr="007D187F">
        <w:t xml:space="preserve">; </w:t>
      </w:r>
      <w:r w:rsidR="004B4BEF">
        <w:t>the</w:t>
      </w:r>
      <w:r w:rsidR="007D187F" w:rsidRPr="007D187F">
        <w:t xml:space="preserve"> incidence returned to baseline levels after 15 days post vaccination.</w:t>
      </w:r>
    </w:p>
    <w:p w14:paraId="6030CF17" w14:textId="1A2B0F72" w:rsidR="00F52415" w:rsidRDefault="00F52415" w:rsidP="00EC2380">
      <w:pPr>
        <w:spacing w:after="120" w:line="480" w:lineRule="auto"/>
        <w:rPr>
          <w:b/>
        </w:rPr>
      </w:pPr>
      <w:r>
        <w:rPr>
          <w:b/>
        </w:rPr>
        <w:t>Myocardial infarction</w:t>
      </w:r>
    </w:p>
    <w:p w14:paraId="32BF3BB7" w14:textId="58EEACB5" w:rsidR="00F52415" w:rsidRDefault="00AE264F" w:rsidP="00F52415">
      <w:pPr>
        <w:spacing w:after="120" w:line="480" w:lineRule="auto"/>
      </w:pPr>
      <w:r>
        <w:t>There was no increased risk of</w:t>
      </w:r>
      <w:r w:rsidR="00F52415">
        <w:t xml:space="preserve"> myocardial infarction </w:t>
      </w:r>
      <w:r>
        <w:t>following</w:t>
      </w:r>
      <w:r w:rsidR="00443E79">
        <w:t xml:space="preserve"> any vaccine</w:t>
      </w:r>
      <w:r w:rsidR="00F52415">
        <w:t xml:space="preserve"> </w:t>
      </w:r>
      <w:r w:rsidR="00843FFB">
        <w:t xml:space="preserve">in the main analysis </w:t>
      </w:r>
      <w:r w:rsidR="00D91528">
        <w:t xml:space="preserve">(ZVL </w:t>
      </w:r>
      <w:r w:rsidR="00D91528">
        <w:t xml:space="preserve">RI = </w:t>
      </w:r>
      <w:r w:rsidR="00D91528" w:rsidRPr="00D91528">
        <w:t>0.74</w:t>
      </w:r>
      <w:r w:rsidR="00D91528">
        <w:t xml:space="preserve">, 95% CI </w:t>
      </w:r>
      <w:r w:rsidR="00D91528" w:rsidRPr="00D91528">
        <w:t>0.41</w:t>
      </w:r>
      <w:r w:rsidR="00D91528">
        <w:t xml:space="preserve"> to </w:t>
      </w:r>
      <w:r w:rsidR="00D91528" w:rsidRPr="00D91528">
        <w:t>1.33)</w:t>
      </w:r>
      <w:r w:rsidR="00D91528">
        <w:t xml:space="preserve"> </w:t>
      </w:r>
      <w:r w:rsidR="00F52415">
        <w:t>(Table 2</w:t>
      </w:r>
      <w:r w:rsidR="00D875E3">
        <w:t>)</w:t>
      </w:r>
      <w:r w:rsidR="00843FFB">
        <w:t xml:space="preserve"> or when including first events only as part of a sensitivity analysis</w:t>
      </w:r>
      <w:r w:rsidR="00BE72B8">
        <w:t xml:space="preserve"> (Table 3)</w:t>
      </w:r>
      <w:r w:rsidR="00843FFB">
        <w:t>. A</w:t>
      </w:r>
      <w:r w:rsidR="00F52415">
        <w:t>n increased relative incidence was observed during the post-risk</w:t>
      </w:r>
      <w:r>
        <w:t xml:space="preserve"> washout</w:t>
      </w:r>
      <w:r w:rsidR="00F52415">
        <w:t xml:space="preserve"> period (days 43–84) </w:t>
      </w:r>
      <w:r w:rsidR="00D875E3">
        <w:t>for ZV</w:t>
      </w:r>
      <w:r w:rsidR="00BE72B8">
        <w:t>L</w:t>
      </w:r>
      <w:r w:rsidR="00D875E3">
        <w:t xml:space="preserve"> </w:t>
      </w:r>
      <w:r w:rsidR="00060E00">
        <w:t xml:space="preserve">in the main analysis </w:t>
      </w:r>
      <w:r w:rsidR="00F52415">
        <w:t>(RI=1.7, 95% CI 1.1</w:t>
      </w:r>
      <w:r w:rsidR="00BE72B8">
        <w:t xml:space="preserve"> to</w:t>
      </w:r>
      <w:r w:rsidR="00F52415">
        <w:t xml:space="preserve"> 2.5)</w:t>
      </w:r>
      <w:r w:rsidR="00140A78">
        <w:t>.</w:t>
      </w:r>
      <w:r w:rsidR="00060E00">
        <w:t xml:space="preserve"> </w:t>
      </w:r>
      <w:r w:rsidR="00022A9A">
        <w:t>The increased relative incidence of MI in the post-risk washout period following ZV</w:t>
      </w:r>
      <w:r w:rsidR="00BE72B8">
        <w:t>L</w:t>
      </w:r>
      <w:r w:rsidR="00022A9A">
        <w:t xml:space="preserve"> was also observed in sensitivity analyses (first events only (RI = </w:t>
      </w:r>
      <w:r w:rsidR="00022A9A" w:rsidRPr="00060E00">
        <w:t>1.80</w:t>
      </w:r>
      <w:r w:rsidR="00BE72B8">
        <w:t xml:space="preserve">, 95% CI </w:t>
      </w:r>
      <w:r w:rsidR="00022A9A" w:rsidRPr="00060E00">
        <w:t>1.15</w:t>
      </w:r>
      <w:r w:rsidR="00BE72B8">
        <w:t xml:space="preserve"> to</w:t>
      </w:r>
      <w:r w:rsidR="00022A9A" w:rsidRPr="00060E00">
        <w:t xml:space="preserve"> 2.83</w:t>
      </w:r>
      <w:r w:rsidR="00022A9A">
        <w:t xml:space="preserve">) and first events excluding co-administered vaccines (RI = </w:t>
      </w:r>
      <w:r w:rsidR="00022A9A" w:rsidRPr="00316DCE">
        <w:t>2.08</w:t>
      </w:r>
      <w:r w:rsidR="00BE72B8">
        <w:t xml:space="preserve">, 95% CI </w:t>
      </w:r>
      <w:r w:rsidR="00022A9A" w:rsidRPr="00316DCE">
        <w:t>1.29</w:t>
      </w:r>
      <w:r w:rsidR="00BE72B8">
        <w:t xml:space="preserve"> to </w:t>
      </w:r>
      <w:r w:rsidR="00022A9A" w:rsidRPr="00316DCE">
        <w:t>3.36</w:t>
      </w:r>
      <w:r w:rsidR="00022A9A">
        <w:t>)</w:t>
      </w:r>
      <w:r w:rsidR="003C639A">
        <w:t xml:space="preserve"> (Table 3)</w:t>
      </w:r>
      <w:r w:rsidR="00022A9A">
        <w:t>.</w:t>
      </w:r>
      <w:r w:rsidR="00D608BE" w:rsidRPr="00D608BE">
        <w:t xml:space="preserve"> </w:t>
      </w:r>
      <w:r w:rsidR="00D608BE">
        <w:t xml:space="preserve">A 7-day partition of the </w:t>
      </w:r>
      <w:commentRangeStart w:id="12"/>
      <w:r w:rsidR="00D608BE">
        <w:t>post</w:t>
      </w:r>
      <w:commentRangeEnd w:id="12"/>
      <w:r w:rsidR="00D608BE">
        <w:rPr>
          <w:rStyle w:val="CommentReference"/>
        </w:rPr>
        <w:commentReference w:id="12"/>
      </w:r>
      <w:r w:rsidR="00D608BE">
        <w:t>-risk washout period for the main ZVL analysis identified increased relative incidence from days 57–63 post vaccination (RI=3.2, 95% CI 1.5 to 6.5) and from days 71–77 post vaccination (RI=3.0, 95% CI 1.4 to 6.4) only (Table 4).</w:t>
      </w:r>
    </w:p>
    <w:p w14:paraId="65F7CBE1" w14:textId="544CA72F" w:rsidR="00F52415" w:rsidRPr="009D0E7B" w:rsidRDefault="003B1C79" w:rsidP="00F52415">
      <w:pPr>
        <w:spacing w:after="120" w:line="480" w:lineRule="auto"/>
        <w:rPr>
          <w:b/>
        </w:rPr>
      </w:pPr>
      <w:r w:rsidRPr="009D0E7B">
        <w:rPr>
          <w:b/>
        </w:rPr>
        <w:t>Stroke</w:t>
      </w:r>
    </w:p>
    <w:p w14:paraId="143830CD" w14:textId="2EC4ED1A" w:rsidR="003B1C79" w:rsidRDefault="003962B9" w:rsidP="003B1C79">
      <w:pPr>
        <w:spacing w:after="120" w:line="480" w:lineRule="auto"/>
      </w:pPr>
      <w:r w:rsidRPr="009D0E7B">
        <w:t>In the main analysis, a</w:t>
      </w:r>
      <w:r w:rsidR="003B1C79" w:rsidRPr="009D0E7B">
        <w:t xml:space="preserve"> reduced relative incidence of stroke was observed </w:t>
      </w:r>
      <w:r w:rsidRPr="009D0E7B">
        <w:t>(RI=0.6, 95% CI 0.4</w:t>
      </w:r>
      <w:r w:rsidR="00CB0F2D">
        <w:t xml:space="preserve"> to</w:t>
      </w:r>
      <w:r w:rsidRPr="009D0E7B">
        <w:t xml:space="preserve"> 0.8) following ZV</w:t>
      </w:r>
      <w:r w:rsidR="00CB0F2D">
        <w:t>L</w:t>
      </w:r>
      <w:r w:rsidRPr="009D0E7B">
        <w:t>. This effect continued into the post-risk washout window (</w:t>
      </w:r>
      <w:r w:rsidR="003B1C79" w:rsidRPr="009D0E7B">
        <w:t>RI=0.7, 95% CI 0.5</w:t>
      </w:r>
      <w:r w:rsidR="00CB0F2D">
        <w:t xml:space="preserve"> to</w:t>
      </w:r>
      <w:r w:rsidR="003B1C79" w:rsidRPr="009D0E7B">
        <w:t xml:space="preserve"> 0.9). </w:t>
      </w:r>
      <w:r w:rsidR="009D0E7B" w:rsidRPr="009D0E7B">
        <w:t>In a sensitivity analysis considering</w:t>
      </w:r>
      <w:r w:rsidR="00684725" w:rsidRPr="009D0E7B">
        <w:t xml:space="preserve"> </w:t>
      </w:r>
      <w:r w:rsidR="0076476B" w:rsidRPr="009D0E7B">
        <w:t xml:space="preserve">only first </w:t>
      </w:r>
      <w:r w:rsidR="009D0E7B" w:rsidRPr="009D0E7B">
        <w:t xml:space="preserve">stroke </w:t>
      </w:r>
      <w:r w:rsidR="0076476B" w:rsidRPr="009D0E7B">
        <w:t>events, the</w:t>
      </w:r>
      <w:r w:rsidR="003B1C79" w:rsidRPr="009D0E7B">
        <w:t xml:space="preserve"> incidence </w:t>
      </w:r>
      <w:r w:rsidR="0076476B" w:rsidRPr="009D0E7B">
        <w:t xml:space="preserve">was reduced only </w:t>
      </w:r>
      <w:r w:rsidR="003B1C79" w:rsidRPr="009D0E7B">
        <w:t>during the at-risk period</w:t>
      </w:r>
      <w:r w:rsidR="009D0E7B" w:rsidRPr="009D0E7B">
        <w:t xml:space="preserve"> (</w:t>
      </w:r>
      <w:r w:rsidR="001557BD">
        <w:t xml:space="preserve">RI = </w:t>
      </w:r>
      <w:r w:rsidR="009D0E7B" w:rsidRPr="009D0E7B">
        <w:t>0.54</w:t>
      </w:r>
      <w:r w:rsidR="00CB0F2D">
        <w:t xml:space="preserve">, 95% CI </w:t>
      </w:r>
      <w:r w:rsidR="009D0E7B" w:rsidRPr="009D0E7B">
        <w:t>0.37</w:t>
      </w:r>
      <w:r w:rsidR="00CB0F2D">
        <w:t xml:space="preserve"> to</w:t>
      </w:r>
      <w:r w:rsidR="009D0E7B" w:rsidRPr="009D0E7B">
        <w:t xml:space="preserve"> 0.77)</w:t>
      </w:r>
      <w:r w:rsidR="003C639A">
        <w:t xml:space="preserve"> (Table 3)</w:t>
      </w:r>
      <w:r w:rsidR="009D0E7B" w:rsidRPr="009D0E7B">
        <w:t>.</w:t>
      </w:r>
    </w:p>
    <w:p w14:paraId="17F9645B" w14:textId="0F39188B" w:rsidR="003B1C79" w:rsidRDefault="0076476B" w:rsidP="003B1C79">
      <w:pPr>
        <w:spacing w:after="120" w:line="480" w:lineRule="auto"/>
      </w:pPr>
      <w:r>
        <w:rPr>
          <w:b/>
        </w:rPr>
        <w:t>Rash</w:t>
      </w:r>
    </w:p>
    <w:p w14:paraId="74658CE7" w14:textId="743051F7" w:rsidR="003B1C79" w:rsidRDefault="00524A2A" w:rsidP="003B1C79">
      <w:pPr>
        <w:spacing w:after="120" w:line="480" w:lineRule="auto"/>
      </w:pPr>
      <w:r>
        <w:t>There was no change in the risk of ra</w:t>
      </w:r>
      <w:r w:rsidR="00171E6C">
        <w:t>sh</w:t>
      </w:r>
      <w:r w:rsidR="00AD7C2E">
        <w:t xml:space="preserve"> </w:t>
      </w:r>
      <w:r w:rsidR="00AD7C2E">
        <w:t xml:space="preserve">(RI = </w:t>
      </w:r>
      <w:r w:rsidR="00AD7C2E" w:rsidRPr="00AD7C2E">
        <w:t>0.97</w:t>
      </w:r>
      <w:r w:rsidR="00AD7C2E">
        <w:t xml:space="preserve">, 95% CI </w:t>
      </w:r>
      <w:r w:rsidR="00AD7C2E" w:rsidRPr="00AD7C2E">
        <w:t>0.8</w:t>
      </w:r>
      <w:r w:rsidR="00AD7C2E">
        <w:t xml:space="preserve"> to</w:t>
      </w:r>
      <w:r w:rsidR="00AD7C2E" w:rsidRPr="00AD7C2E">
        <w:t xml:space="preserve"> 1.08)</w:t>
      </w:r>
      <w:r w:rsidR="00AD7C2E">
        <w:t xml:space="preserve"> or rash with antiviral (RI = </w:t>
      </w:r>
      <w:r w:rsidR="00AD7C2E" w:rsidRPr="00AD7C2E">
        <w:t>0. 83</w:t>
      </w:r>
      <w:r w:rsidR="00AD7C2E">
        <w:t xml:space="preserve">, 95% CI </w:t>
      </w:r>
      <w:r w:rsidR="00AD7C2E" w:rsidRPr="00AD7C2E">
        <w:t>0.62</w:t>
      </w:r>
      <w:r w:rsidR="00AD7C2E">
        <w:t xml:space="preserve"> to </w:t>
      </w:r>
      <w:r w:rsidR="00AD7C2E" w:rsidRPr="00AD7C2E">
        <w:t>1.10)</w:t>
      </w:r>
      <w:r w:rsidR="00AD7C2E">
        <w:t xml:space="preserve"> </w:t>
      </w:r>
      <w:r>
        <w:t>following ZV</w:t>
      </w:r>
      <w:r w:rsidR="00CB0F2D">
        <w:t>L</w:t>
      </w:r>
      <w:r>
        <w:t xml:space="preserve"> compared to the control period in the main analysis</w:t>
      </w:r>
      <w:r w:rsidR="002A072B">
        <w:t xml:space="preserve"> (Table 2)</w:t>
      </w:r>
      <w:r>
        <w:t xml:space="preserve">, although a reduced risk was noted in the post-risk washout period </w:t>
      </w:r>
      <w:r w:rsidR="001557BD">
        <w:t xml:space="preserve">(RI = </w:t>
      </w:r>
      <w:r w:rsidR="001557BD" w:rsidRPr="001557BD">
        <w:t>0.67</w:t>
      </w:r>
      <w:r w:rsidR="00CB0F2D">
        <w:t xml:space="preserve">, 95% CI </w:t>
      </w:r>
      <w:r w:rsidR="001557BD" w:rsidRPr="001557BD">
        <w:t>0.54</w:t>
      </w:r>
      <w:r w:rsidR="00CB0F2D">
        <w:t xml:space="preserve"> to</w:t>
      </w:r>
      <w:r w:rsidR="001557BD" w:rsidRPr="001557BD">
        <w:t xml:space="preserve"> 0.83)</w:t>
      </w:r>
      <w:r w:rsidR="00171E6C">
        <w:t xml:space="preserve"> for </w:t>
      </w:r>
      <w:r w:rsidR="00171E6C">
        <w:lastRenderedPageBreak/>
        <w:t>rash with antiviral</w:t>
      </w:r>
      <w:r w:rsidR="001557BD">
        <w:t>.</w:t>
      </w:r>
      <w:r>
        <w:t xml:space="preserve"> There was a</w:t>
      </w:r>
      <w:r w:rsidR="003E69CD">
        <w:t xml:space="preserve"> reduced risk for rash with antiviral </w:t>
      </w:r>
      <w:r>
        <w:t>following ZV</w:t>
      </w:r>
      <w:r w:rsidR="00CB0F2D">
        <w:t>L</w:t>
      </w:r>
      <w:r>
        <w:t xml:space="preserve"> </w:t>
      </w:r>
      <w:r w:rsidR="003E69CD">
        <w:t xml:space="preserve">in the sensitivity analysis where co-administered vaccines were excluded </w:t>
      </w:r>
      <w:r w:rsidR="00A04DE3">
        <w:t xml:space="preserve">(RI = </w:t>
      </w:r>
      <w:r w:rsidR="00A04DE3" w:rsidRPr="00A04DE3">
        <w:t>0.67</w:t>
      </w:r>
      <w:r w:rsidR="00CB0F2D">
        <w:t xml:space="preserve">, 95% CI </w:t>
      </w:r>
      <w:r w:rsidR="00A04DE3" w:rsidRPr="00A04DE3">
        <w:t>0.49, 0.</w:t>
      </w:r>
      <w:commentRangeStart w:id="13"/>
      <w:r w:rsidR="00A04DE3" w:rsidRPr="00A04DE3">
        <w:t>92</w:t>
      </w:r>
      <w:commentRangeEnd w:id="13"/>
      <w:r w:rsidR="00A04DE3">
        <w:rPr>
          <w:rStyle w:val="CommentReference"/>
        </w:rPr>
        <w:commentReference w:id="13"/>
      </w:r>
      <w:r w:rsidR="00A04DE3" w:rsidRPr="00A04DE3">
        <w:t>)</w:t>
      </w:r>
      <w:r w:rsidR="003C639A">
        <w:t xml:space="preserve"> (Table 3)</w:t>
      </w:r>
      <w:r w:rsidR="00A04DE3">
        <w:t>.</w:t>
      </w:r>
    </w:p>
    <w:p w14:paraId="6FAE351A" w14:textId="0858BE60" w:rsidR="00F25C23" w:rsidRPr="00443E79" w:rsidRDefault="00443E79" w:rsidP="00EC2380">
      <w:pPr>
        <w:spacing w:after="120" w:line="480" w:lineRule="auto"/>
        <w:rPr>
          <w:b/>
        </w:rPr>
      </w:pPr>
      <w:r w:rsidRPr="00443E79">
        <w:rPr>
          <w:b/>
        </w:rPr>
        <w:t xml:space="preserve">Pre-exposure </w:t>
      </w:r>
      <w:commentRangeStart w:id="14"/>
      <w:r w:rsidRPr="00443E79">
        <w:rPr>
          <w:b/>
        </w:rPr>
        <w:t>risk</w:t>
      </w:r>
      <w:commentRangeEnd w:id="14"/>
      <w:r w:rsidRPr="00443E79">
        <w:rPr>
          <w:rStyle w:val="CommentReference"/>
          <w:b/>
        </w:rPr>
        <w:commentReference w:id="14"/>
      </w:r>
    </w:p>
    <w:p w14:paraId="0BCFF59A" w14:textId="49E8ACAF" w:rsidR="005A6528" w:rsidRDefault="00443E79" w:rsidP="005A6528">
      <w:pPr>
        <w:spacing w:after="120" w:line="480" w:lineRule="auto"/>
      </w:pPr>
      <w:r>
        <w:t xml:space="preserve">For </w:t>
      </w:r>
      <w:proofErr w:type="gramStart"/>
      <w:r>
        <w:t>a number of</w:t>
      </w:r>
      <w:proofErr w:type="gramEnd"/>
      <w:r>
        <w:t xml:space="preserve"> outcomes </w:t>
      </w:r>
      <w:r w:rsidR="003778E6">
        <w:t xml:space="preserve">and vaccines, </w:t>
      </w:r>
      <w:r>
        <w:t>reduced risk was identified in the pre-exposure washout window</w:t>
      </w:r>
      <w:r w:rsidR="003778E6">
        <w:t xml:space="preserve">. </w:t>
      </w:r>
      <w:r w:rsidR="005327E1">
        <w:t xml:space="preserve"> </w:t>
      </w:r>
      <w:r w:rsidR="005A6528">
        <w:t>A reduced risk of clinical attendance was observed for ZV</w:t>
      </w:r>
      <w:r w:rsidR="00F8744C">
        <w:t>L</w:t>
      </w:r>
      <w:r w:rsidR="005A6528">
        <w:t xml:space="preserve"> and influenza vaccines in the pre-exposure washout window (</w:t>
      </w:r>
      <w:r w:rsidR="00F8744C">
        <w:t>[ZVL RI=</w:t>
      </w:r>
      <w:r w:rsidR="005A6528">
        <w:t xml:space="preserve"> </w:t>
      </w:r>
      <w:r w:rsidR="005A6528" w:rsidRPr="002A072B">
        <w:t>0.95</w:t>
      </w:r>
      <w:r w:rsidR="00F8744C">
        <w:t xml:space="preserve">, 95% CI </w:t>
      </w:r>
      <w:r w:rsidR="005A6528" w:rsidRPr="002A072B">
        <w:t>0.95</w:t>
      </w:r>
      <w:r w:rsidR="00F8744C">
        <w:t xml:space="preserve"> to</w:t>
      </w:r>
      <w:r w:rsidR="005A6528" w:rsidRPr="002A072B">
        <w:t xml:space="preserve"> 0.96</w:t>
      </w:r>
      <w:r w:rsidR="00F8744C">
        <w:t>]</w:t>
      </w:r>
      <w:r w:rsidR="005A6528">
        <w:t xml:space="preserve">; </w:t>
      </w:r>
      <w:r w:rsidR="00F8744C">
        <w:t>[</w:t>
      </w:r>
      <w:r w:rsidR="005A6528">
        <w:t xml:space="preserve">Influenza </w:t>
      </w:r>
      <w:r w:rsidR="00F8744C">
        <w:t xml:space="preserve">RI = </w:t>
      </w:r>
      <w:r w:rsidR="005A6528" w:rsidRPr="002A072B">
        <w:t>0.93</w:t>
      </w:r>
      <w:r w:rsidR="00F8744C">
        <w:t xml:space="preserve">, 95% CI </w:t>
      </w:r>
      <w:r w:rsidR="005A6528" w:rsidRPr="002A072B">
        <w:t>0.93</w:t>
      </w:r>
      <w:r w:rsidR="00F8744C">
        <w:t xml:space="preserve"> to </w:t>
      </w:r>
      <w:r w:rsidR="005A6528" w:rsidRPr="002A072B">
        <w:t>0.94</w:t>
      </w:r>
      <w:r w:rsidR="00F8744C">
        <w:t>]</w:t>
      </w:r>
      <w:r w:rsidR="005A6528">
        <w:t>) in the main analysis.</w:t>
      </w:r>
      <w:r w:rsidR="005A6528" w:rsidRPr="005A6528">
        <w:t xml:space="preserve"> </w:t>
      </w:r>
      <w:r w:rsidR="005A6528">
        <w:t>A lower relative incidence of MI (</w:t>
      </w:r>
      <w:r w:rsidR="005A6528" w:rsidRPr="00443E79">
        <w:t>RI=0.4, 95% CI 0.2</w:t>
      </w:r>
      <w:r w:rsidR="00F8744C">
        <w:t xml:space="preserve"> to </w:t>
      </w:r>
      <w:r w:rsidR="005A6528" w:rsidRPr="00443E79">
        <w:t>0.9)</w:t>
      </w:r>
      <w:r w:rsidR="005A6528">
        <w:t xml:space="preserve"> and rash with antiviral was observed during the pre-exposure period (RI=0.7, 95% CI</w:t>
      </w:r>
      <w:r w:rsidR="00F8744C">
        <w:t xml:space="preserve"> </w:t>
      </w:r>
      <w:r w:rsidR="005A6528">
        <w:t>0.5</w:t>
      </w:r>
      <w:r w:rsidR="00F8744C">
        <w:t xml:space="preserve"> to </w:t>
      </w:r>
      <w:r w:rsidR="005A6528">
        <w:t>0.9) for ZV</w:t>
      </w:r>
      <w:r w:rsidR="00F8744C">
        <w:t>L</w:t>
      </w:r>
      <w:r w:rsidR="005A6528">
        <w:t>.</w:t>
      </w:r>
    </w:p>
    <w:p w14:paraId="5726B398" w14:textId="3E1C208E" w:rsidR="00443E79" w:rsidRDefault="005A6528" w:rsidP="00443E79">
      <w:pPr>
        <w:spacing w:after="120" w:line="480" w:lineRule="auto"/>
      </w:pPr>
      <w:r>
        <w:t>An increased risk of clinical attendance in the pre-exposure period was observed for 23vPPV (</w:t>
      </w:r>
      <w:r w:rsidR="00411227">
        <w:t xml:space="preserve">RI = </w:t>
      </w:r>
      <w:r w:rsidRPr="002A072B">
        <w:t>1.02</w:t>
      </w:r>
      <w:r w:rsidR="00411227">
        <w:t xml:space="preserve">, 95% CI </w:t>
      </w:r>
      <w:r w:rsidRPr="002A072B">
        <w:t>1.01</w:t>
      </w:r>
      <w:r w:rsidR="00411227">
        <w:t xml:space="preserve"> to</w:t>
      </w:r>
      <w:r w:rsidRPr="002A072B">
        <w:t xml:space="preserve"> 1.04</w:t>
      </w:r>
      <w:r>
        <w:t>) and a</w:t>
      </w:r>
      <w:r w:rsidR="00443E79" w:rsidRPr="00443E79">
        <w:t xml:space="preserve">n increased relative incidence of </w:t>
      </w:r>
      <w:r>
        <w:t>MI</w:t>
      </w:r>
      <w:r w:rsidR="00443E79" w:rsidRPr="00443E79">
        <w:t xml:space="preserve"> was observed prior to influenza vaccination (RI=1.5, 95% CI 1.0</w:t>
      </w:r>
      <w:r w:rsidR="00411227">
        <w:t xml:space="preserve"> to</w:t>
      </w:r>
      <w:r w:rsidR="00443E79" w:rsidRPr="00443E79">
        <w:t xml:space="preserve"> 2.1).</w:t>
      </w:r>
      <w:r w:rsidR="00443E79">
        <w:t xml:space="preserve"> </w:t>
      </w:r>
    </w:p>
    <w:p w14:paraId="65329748" w14:textId="77777777" w:rsidR="005A64DB" w:rsidRPr="00CD5823" w:rsidRDefault="005A64DB" w:rsidP="00C92A9C">
      <w:pPr>
        <w:pStyle w:val="ListParagraph"/>
        <w:numPr>
          <w:ilvl w:val="0"/>
          <w:numId w:val="6"/>
        </w:numPr>
        <w:spacing w:after="120" w:line="480" w:lineRule="auto"/>
        <w:contextualSpacing w:val="0"/>
        <w:rPr>
          <w:b/>
        </w:rPr>
      </w:pPr>
      <w:r w:rsidRPr="00CD5823">
        <w:rPr>
          <w:b/>
        </w:rPr>
        <w:t xml:space="preserve">Discussion </w:t>
      </w:r>
    </w:p>
    <w:p w14:paraId="44BAC408" w14:textId="718D46B9" w:rsidR="00CD5823" w:rsidRDefault="005A64DB" w:rsidP="00E86B55">
      <w:pPr>
        <w:spacing w:after="120" w:line="480" w:lineRule="auto"/>
      </w:pPr>
      <w:r w:rsidRPr="00CD5823">
        <w:t xml:space="preserve">The results of this SCCS analysis of </w:t>
      </w:r>
      <w:proofErr w:type="spellStart"/>
      <w:r w:rsidRPr="00CD5823">
        <w:t>MedicineInsight</w:t>
      </w:r>
      <w:proofErr w:type="spellEnd"/>
      <w:r w:rsidRPr="00CD5823">
        <w:t xml:space="preserve"> GP data provide evidence to support the safety</w:t>
      </w:r>
      <w:r>
        <w:t xml:space="preserve"> of </w:t>
      </w:r>
      <w:r w:rsidR="00E94FAF">
        <w:t>ZVL</w:t>
      </w:r>
      <w:r>
        <w:t xml:space="preserve"> in individuals aged 70–79 years. </w:t>
      </w:r>
      <w:r w:rsidR="00CD5823">
        <w:t xml:space="preserve">An expected increased risk of injection site reaction up to seven days following vaccination was observed following all </w:t>
      </w:r>
      <w:r w:rsidR="003A2E0D">
        <w:t xml:space="preserve">three </w:t>
      </w:r>
      <w:r w:rsidR="00CD5823">
        <w:t xml:space="preserve">vaccines. </w:t>
      </w:r>
      <w:r w:rsidR="00E86B55">
        <w:t>In the Shingles Prevention Study (SPS) safety sub study</w:t>
      </w:r>
      <w:r w:rsidR="00164CB3">
        <w:fldChar w:fldCharType="begin">
          <w:fldData xml:space="preserve">PEVuZE5vdGU+PENpdGU+PEF1dGhvcj5TaW1iZXJrb2ZmPC9BdXRob3I+PFllYXI+MjAxMDwvWWVh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</w:fldData>
        </w:fldChar>
      </w:r>
      <w:r w:rsidR="00785DBE">
        <w:instrText xml:space="preserve"> ADDIN EN.CITE </w:instrText>
      </w:r>
      <w:r w:rsidR="00785DBE">
        <w:fldChar w:fldCharType="begin">
          <w:fldData xml:space="preserve">PEVuZE5vdGU+PENpdGU+PEF1dGhvcj5TaW1iZXJrb2ZmPC9BdXRob3I+PFllYXI+MjAxMDwvWWVh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</w:fldData>
        </w:fldChar>
      </w:r>
      <w:r w:rsidR="00785DBE">
        <w:instrText xml:space="preserve"> ADDIN EN.CITE.DATA </w:instrText>
      </w:r>
      <w:r w:rsidR="00785DBE">
        <w:fldChar w:fldCharType="end"/>
      </w:r>
      <w:r w:rsidR="00164CB3">
        <w:fldChar w:fldCharType="separate"/>
      </w:r>
      <w:r w:rsidR="00785DBE">
        <w:rPr>
          <w:noProof/>
        </w:rPr>
        <w:t>[18]</w:t>
      </w:r>
      <w:r w:rsidR="00164CB3">
        <w:fldChar w:fldCharType="end"/>
      </w:r>
      <w:r w:rsidR="00E86B55">
        <w:t xml:space="preserve">, </w:t>
      </w:r>
      <w:r w:rsidR="00BF1326">
        <w:t xml:space="preserve">ISR were more common in vaccine (48%) compared to placebo </w:t>
      </w:r>
      <w:r w:rsidR="008D0CD8">
        <w:t xml:space="preserve">(16%) </w:t>
      </w:r>
      <w:r w:rsidR="00BF1326">
        <w:t>recipients</w:t>
      </w:r>
      <w:r w:rsidR="00164CB3">
        <w:t xml:space="preserve">. The intensity of erythema and swelling were </w:t>
      </w:r>
      <w:r w:rsidR="00E86B55">
        <w:t xml:space="preserve">significantly greater in vaccine recipients </w:t>
      </w:r>
      <w:r w:rsidR="00CD7299">
        <w:t xml:space="preserve">and persisted for longer, although fewer than 1% of vaccine recipients reported them as severe. </w:t>
      </w:r>
      <w:r w:rsidR="003C5B1D">
        <w:t>A post-marketing study of 193 083 adults over 50 years in eight US managed care organisations demonstrated a small but significant increased risk of cellulitis and infection one to seven days following vaccination using the case-centred method.</w:t>
      </w:r>
      <w:r w:rsidR="008B620E">
        <w:fldChar w:fldCharType="begin">
          <w:fldData xml:space="preserve">PEVuZE5vdGU+PENpdGU+PEF1dGhvcj5Uc2VuZzwvQXV0aG9yPjxZZWFyPjIwMTI8L1llYXI+PFJl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</w:fldData>
        </w:fldChar>
      </w:r>
      <w:r w:rsidR="00785DBE">
        <w:instrText xml:space="preserve"> ADDIN EN.CITE </w:instrText>
      </w:r>
      <w:r w:rsidR="00785DBE">
        <w:fldChar w:fldCharType="begin">
          <w:fldData xml:space="preserve">PEVuZE5vdGU+PENpdGU+PEF1dGhvcj5Uc2VuZzwvQXV0aG9yPjxZZWFyPjIwMTI8L1llYXI+PFJl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</w:fldData>
        </w:fldChar>
      </w:r>
      <w:r w:rsidR="00785DBE">
        <w:instrText xml:space="preserve"> ADDIN EN.CITE.DATA </w:instrText>
      </w:r>
      <w:r w:rsidR="00785DBE">
        <w:fldChar w:fldCharType="end"/>
      </w:r>
      <w:r w:rsidR="008B620E">
        <w:fldChar w:fldCharType="separate"/>
      </w:r>
      <w:r w:rsidR="00785DBE">
        <w:rPr>
          <w:noProof/>
        </w:rPr>
        <w:t>[13]</w:t>
      </w:r>
      <w:r w:rsidR="008B620E">
        <w:fldChar w:fldCharType="end"/>
      </w:r>
      <w:r w:rsidR="008B620E">
        <w:t xml:space="preserve"> </w:t>
      </w:r>
      <w:r w:rsidR="000C2EC2">
        <w:t>In our study, the</w:t>
      </w:r>
      <w:r w:rsidR="00CD5823">
        <w:t xml:space="preserve"> apparent ongoing risk</w:t>
      </w:r>
      <w:r w:rsidR="000C2EC2">
        <w:t xml:space="preserve"> of ISR</w:t>
      </w:r>
      <w:r w:rsidR="00CD5823">
        <w:t xml:space="preserve"> up to 14 days following ZV</w:t>
      </w:r>
      <w:r w:rsidR="00E94FAF">
        <w:t>L</w:t>
      </w:r>
      <w:r w:rsidR="00CD5823">
        <w:t xml:space="preserve"> warrants further investigation. </w:t>
      </w:r>
      <w:r w:rsidR="00E94FAF">
        <w:t>While the SPS</w:t>
      </w:r>
      <w:r w:rsidR="00C57917">
        <w:t xml:space="preserve"> sub study</w:t>
      </w:r>
      <w:r w:rsidR="00E94FAF">
        <w:t xml:space="preserve"> did demonstrate</w:t>
      </w:r>
      <w:r w:rsidR="00C57917">
        <w:t xml:space="preserve"> ISR significantly later in vaccine recipients compared to placebo recipients</w:t>
      </w:r>
      <w:r w:rsidR="000C2EC2">
        <w:fldChar w:fldCharType="begin">
          <w:fldData xml:space="preserve">PEVuZE5vdGU+PENpdGU+PEF1dGhvcj5TaW1iZXJrb2ZmPC9BdXRob3I+PFllYXI+MjAxMDwvWWVh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</w:fldData>
        </w:fldChar>
      </w:r>
      <w:r w:rsidR="00785DBE">
        <w:instrText xml:space="preserve"> ADDIN EN.CITE </w:instrText>
      </w:r>
      <w:r w:rsidR="00785DBE">
        <w:fldChar w:fldCharType="begin">
          <w:fldData xml:space="preserve">PEVuZE5vdGU+PENpdGU+PEF1dGhvcj5TaW1iZXJrb2ZmPC9BdXRob3I+PFllYXI+MjAxMDwvWWVh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</w:fldData>
        </w:fldChar>
      </w:r>
      <w:r w:rsidR="00785DBE">
        <w:instrText xml:space="preserve"> ADDIN EN.CITE.DATA </w:instrText>
      </w:r>
      <w:r w:rsidR="00785DBE">
        <w:fldChar w:fldCharType="end"/>
      </w:r>
      <w:r w:rsidR="000C2EC2">
        <w:fldChar w:fldCharType="separate"/>
      </w:r>
      <w:r w:rsidR="00785DBE">
        <w:rPr>
          <w:noProof/>
        </w:rPr>
        <w:t>[18]</w:t>
      </w:r>
      <w:r w:rsidR="000C2EC2">
        <w:fldChar w:fldCharType="end"/>
      </w:r>
      <w:r w:rsidR="00C57917">
        <w:t xml:space="preserve"> </w:t>
      </w:r>
      <w:r w:rsidR="00E94FAF">
        <w:t>events still</w:t>
      </w:r>
      <w:r w:rsidR="000D008A">
        <w:t xml:space="preserve"> occur</w:t>
      </w:r>
      <w:r w:rsidR="00E94FAF">
        <w:t>red</w:t>
      </w:r>
      <w:r w:rsidR="000D008A">
        <w:t xml:space="preserve"> a median of 2.3 days following vaccination</w:t>
      </w:r>
      <w:r w:rsidR="00E94FAF">
        <w:t>. Similarly, in</w:t>
      </w:r>
      <w:r w:rsidR="000D008A">
        <w:t xml:space="preserve"> global passive surveillance have been reported at a median of 2 days following vaccination.</w:t>
      </w:r>
      <w:r w:rsidR="000D008A">
        <w:fldChar w:fldCharType="begin">
          <w:fldData xml:space="preserve">PEVuZE5vdGU+PENpdGU+PEF1dGhvcj5XaWxsaXM8L0F1dGhvcj48WWVhcj4yMDE3PC9ZZWFyPjxS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==
</w:fldData>
        </w:fldChar>
      </w:r>
      <w:r w:rsidR="004D4AAF">
        <w:instrText xml:space="preserve"> ADDIN EN.CITE </w:instrText>
      </w:r>
      <w:r w:rsidR="004D4AAF">
        <w:fldChar w:fldCharType="begin">
          <w:fldData xml:space="preserve">PEVuZE5vdGU+PENpdGU+PEF1dGhvcj5XaWxsaXM8L0F1dGhvcj48WWVhcj4yMDE3PC9ZZWFyPjxS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==
</w:fldData>
        </w:fldChar>
      </w:r>
      <w:r w:rsidR="004D4AAF">
        <w:instrText xml:space="preserve"> ADDIN EN.CITE.DATA </w:instrText>
      </w:r>
      <w:r w:rsidR="004D4AAF">
        <w:fldChar w:fldCharType="end"/>
      </w:r>
      <w:r w:rsidR="000D008A">
        <w:fldChar w:fldCharType="separate"/>
      </w:r>
      <w:r w:rsidR="004D4AAF">
        <w:rPr>
          <w:noProof/>
        </w:rPr>
        <w:t>[10]</w:t>
      </w:r>
      <w:r w:rsidR="000D008A">
        <w:fldChar w:fldCharType="end"/>
      </w:r>
      <w:r w:rsidR="000D008A">
        <w:t xml:space="preserve"> </w:t>
      </w:r>
      <w:r w:rsidR="001F2B30">
        <w:t xml:space="preserve">In this </w:t>
      </w:r>
      <w:r w:rsidR="001F2B30">
        <w:lastRenderedPageBreak/>
        <w:t>SCCS, the risk of ISR was also elevated in the sensitivity analysis that excluded concomitantly administered vaccines. Similarly, a clinical trial of ZVL administered concomitantly with influenza vaccine, ISR and systemic reactions were comparable in those administered the vaccines concomitantly versus ZVL alone.</w:t>
      </w:r>
      <w:r w:rsidR="001F2B30">
        <w:fldChar w:fldCharType="begin">
          <w:fldData xml:space="preserve">PEVuZE5vdGU+PENpdGU+PEF1dGhvcj5MZXZpbjwvQXV0aG9yPjxZZWFyPjIwMTg8L1llYXI+PFJl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</w:fldData>
        </w:fldChar>
      </w:r>
      <w:r w:rsidR="001F2B30">
        <w:instrText xml:space="preserve"> ADDIN EN.CITE </w:instrText>
      </w:r>
      <w:r w:rsidR="001F2B30">
        <w:fldChar w:fldCharType="begin">
          <w:fldData xml:space="preserve">PEVuZE5vdGU+PENpdGU+PEF1dGhvcj5MZXZpbjwvQXV0aG9yPjxZZWFyPjIwMTg8L1llYXI+PFJl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</w:fldData>
        </w:fldChar>
      </w:r>
      <w:r w:rsidR="001F2B30">
        <w:instrText xml:space="preserve"> ADDIN EN.CITE.DATA </w:instrText>
      </w:r>
      <w:r w:rsidR="001F2B30">
        <w:fldChar w:fldCharType="end"/>
      </w:r>
      <w:r w:rsidR="001F2B30">
        <w:fldChar w:fldCharType="separate"/>
      </w:r>
      <w:r w:rsidR="001F2B30">
        <w:rPr>
          <w:noProof/>
        </w:rPr>
        <w:t>[24]</w:t>
      </w:r>
      <w:r w:rsidR="001F2B30">
        <w:fldChar w:fldCharType="end"/>
      </w:r>
    </w:p>
    <w:p w14:paraId="281451AA" w14:textId="6E402E9B" w:rsidR="009365AC" w:rsidRDefault="00CD5823" w:rsidP="003179F0">
      <w:pPr>
        <w:spacing w:after="120" w:line="480" w:lineRule="auto"/>
      </w:pPr>
      <w:r>
        <w:t>It was reassuring that ZV</w:t>
      </w:r>
      <w:r w:rsidR="00E94FAF">
        <w:t>L</w:t>
      </w:r>
      <w:r>
        <w:t xml:space="preserve"> was associated with a reduced risk of clinical attendance</w:t>
      </w:r>
      <w:r w:rsidR="00635758">
        <w:t xml:space="preserve"> following vaccination</w:t>
      </w:r>
      <w:r w:rsidR="00171E6C">
        <w:t>.</w:t>
      </w:r>
      <w:r w:rsidR="00635758">
        <w:t xml:space="preserve"> This is consistent with pre-</w:t>
      </w:r>
      <w:r w:rsidR="00A5311C">
        <w:t>licensure</w:t>
      </w:r>
      <w:r w:rsidR="00635758">
        <w:t xml:space="preserve"> </w:t>
      </w:r>
      <w:r w:rsidR="00A5311C">
        <w:t>studies</w:t>
      </w:r>
      <w:r w:rsidR="00635758">
        <w:t xml:space="preserve"> which found </w:t>
      </w:r>
      <w:r w:rsidR="00A5311C">
        <w:t>no</w:t>
      </w:r>
      <w:r w:rsidR="00A5311C" w:rsidRPr="00A5311C">
        <w:t xml:space="preserve"> increased risk of serious adverse events</w:t>
      </w:r>
      <w:r w:rsidR="00CA27FC">
        <w:t>.</w:t>
      </w:r>
      <w:r w:rsidR="00A5311C">
        <w:fldChar w:fldCharType="begin">
          <w:fldData xml:space="preserve">PEVuZE5vdGU+PENpdGU+PEF1dGhvcj5HYWdsaWFyZGk8L0F1dGhvcj48WWVhcj4yMDE2PC9ZZWFy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IyNzEtODQ8L3BhZ2VzPjx2b2x1bWU+MzUyPC92b2x1bWU+PG51bWJlcj4y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</w:fldData>
        </w:fldChar>
      </w:r>
      <w:r w:rsidR="00A4646B">
        <w:instrText xml:space="preserve"> ADDIN EN.CITE </w:instrText>
      </w:r>
      <w:r w:rsidR="00A4646B">
        <w:fldChar w:fldCharType="begin">
          <w:fldData xml:space="preserve">PEVuZE5vdGU+PENpdGU+PEF1dGhvcj5HYWdsaWFyZGk8L0F1dGhvcj48WWVhcj4yMDE2PC9ZZWFy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IyNzEtODQ8L3BhZ2VzPjx2b2x1bWU+MzUyPC92b2x1bWU+PG51bWJlcj4y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</w:fldData>
        </w:fldChar>
      </w:r>
      <w:r w:rsidR="00A4646B">
        <w:instrText xml:space="preserve"> ADDIN EN.CITE.DATA </w:instrText>
      </w:r>
      <w:r w:rsidR="00A4646B">
        <w:fldChar w:fldCharType="end"/>
      </w:r>
      <w:r w:rsidR="00A5311C">
        <w:fldChar w:fldCharType="separate"/>
      </w:r>
      <w:r w:rsidR="00A4646B">
        <w:rPr>
          <w:noProof/>
        </w:rPr>
        <w:t>[6-8]</w:t>
      </w:r>
      <w:r w:rsidR="00A5311C">
        <w:fldChar w:fldCharType="end"/>
      </w:r>
      <w:r w:rsidR="0036299C">
        <w:t xml:space="preserve"> </w:t>
      </w:r>
      <w:r w:rsidR="00F50346">
        <w:t>Similarly, it was reassuring that there was no increased risk of MI or stroke identified following ZV</w:t>
      </w:r>
      <w:r w:rsidR="009148FD">
        <w:t>L</w:t>
      </w:r>
      <w:r w:rsidR="00F50346">
        <w:t xml:space="preserve">. </w:t>
      </w:r>
      <w:r w:rsidR="0091035D">
        <w:t>Although there is a</w:t>
      </w:r>
      <w:r w:rsidR="003179F0">
        <w:t xml:space="preserve"> reported</w:t>
      </w:r>
      <w:r w:rsidR="003179F0">
        <w:rPr>
          <w:lang w:val="en-US"/>
        </w:rPr>
        <w:t xml:space="preserve"> risk of ischemic </w:t>
      </w:r>
      <w:r w:rsidR="003179F0">
        <w:fldChar w:fldCharType="begin">
          <w:fldData xml:space="preserve">PEVuZE5vdGU+PENpdGU+PEF1dGhvcj5NaW5hc3NpYW48L0F1dGhvcj48WWVhcj4yMDE1PC9ZZWFy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</w:fldData>
        </w:fldChar>
      </w:r>
      <w:r w:rsidR="003179F0">
        <w:instrText xml:space="preserve"> ADDIN EN.CITE </w:instrText>
      </w:r>
      <w:r w:rsidR="003179F0">
        <w:fldChar w:fldCharType="begin">
          <w:fldData xml:space="preserve">PEVuZE5vdGU+PENpdGU+PEF1dGhvcj5NaW5hc3NpYW48L0F1dGhvcj48WWVhcj4yMDE1PC9ZZWFy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</w:fldData>
        </w:fldChar>
      </w:r>
      <w:r w:rsidR="003179F0">
        <w:instrText xml:space="preserve"> ADDIN EN.CITE.DATA </w:instrText>
      </w:r>
      <w:r w:rsidR="003179F0">
        <w:fldChar w:fldCharType="end"/>
      </w:r>
      <w:r w:rsidR="003179F0">
        <w:fldChar w:fldCharType="separate"/>
      </w:r>
      <w:r w:rsidR="003179F0">
        <w:rPr>
          <w:noProof/>
        </w:rPr>
        <w:t>[20, 21]</w:t>
      </w:r>
      <w:r w:rsidR="003179F0">
        <w:fldChar w:fldCharType="end"/>
      </w:r>
      <w:r w:rsidR="003179F0">
        <w:t xml:space="preserve"> and </w:t>
      </w:r>
      <w:proofErr w:type="spellStart"/>
      <w:r w:rsidR="003179F0">
        <w:rPr>
          <w:lang w:val="en-US"/>
        </w:rPr>
        <w:t>haemorrhagic</w:t>
      </w:r>
      <w:proofErr w:type="spellEnd"/>
      <w:r w:rsidR="003179F0">
        <w:rPr>
          <w:lang w:val="en-US"/>
        </w:rPr>
        <w:t xml:space="preserve"> stroke </w:t>
      </w:r>
      <w:r w:rsidR="003179F0">
        <w:rPr>
          <w:lang w:val="en-US"/>
        </w:rPr>
        <w:fldChar w:fldCharType="begin"/>
      </w:r>
      <w:r w:rsidR="003179F0">
        <w:rPr>
          <w:lang w:val="en-US"/>
        </w:rPr>
        <w:instrText xml:space="preserve"> ADDIN EN.CITE &lt;EndNote&gt;&lt;Cite&gt;&lt;Author&gt;Schink&lt;/Author&gt;&lt;Year&gt;2016&lt;/Year&gt;&lt;RecNum&gt;26&lt;/RecNum&gt;&lt;DisplayText&gt;[21]&lt;/DisplayText&gt;&lt;record&gt;&lt;rec-number&gt;26&lt;/rec-number&gt;&lt;foreign-keys&gt;&lt;key app="EN" db-id="etz0fzt9irpvzmesttlxpwt8sevx05zeww00" timestamp="1503981423"&gt;26&lt;/key&gt;&lt;/foreign-keys&gt;&lt;ref-type name="Journal Article"&gt;17&lt;/ref-type&gt;&lt;contributors&gt;&lt;authors&gt;&lt;author&gt;Schink, T.&lt;/author&gt;&lt;author&gt;Behr, S.&lt;/author&gt;&lt;author&gt;Thone, K.&lt;/author&gt;&lt;author&gt;Bricout, H.&lt;/author&gt;&lt;author&gt;Garbe, E.&lt;/author&gt;&lt;/authors&gt;&lt;/contributors&gt;&lt;titles&gt;&lt;title&gt;Risk of Stroke after Herpes Zoster - Evidence from a German Self-Controlled Case-Series Study&lt;/title&gt;&lt;secondary-title&gt;PLoS ONE [Electronic Resource]&lt;/secondary-title&gt;&lt;/titles&gt;&lt;periodical&gt;&lt;full-title&gt;PLoS ONE [Electronic Resource]&lt;/full-title&gt;&lt;/periodical&gt;&lt;pages&gt;e0166554&lt;/pages&gt;&lt;volume&gt;11&lt;/volume&gt;&lt;number&gt;11&lt;/number&gt;&lt;dates&gt;&lt;year&gt;2016&lt;/year&gt;&lt;/dates&gt;&lt;accession-num&gt;27880853&lt;/accession-num&gt;&lt;urls&gt;&lt;related-urls&gt;&lt;url&gt;http://ezproxy.library.usyd.edu.au/login?url=http://ovidsp.ovid.com/ovidweb.cgi?T=JS&amp;amp;CSC=Y&amp;amp;NEWS=N&amp;amp;PAGE=fulltext&amp;amp;D=med8&amp;amp;AN=27880853&lt;/url&gt;&lt;url&gt;http://DD8GH5YX7K.search.serialssolutions.com/?sid=OVID:medline&amp;amp;id=pmid:27880853&amp;amp;id=doi:10.1371journal.pone.0166554&amp;amp;issn=1932-6203&amp;amp;isbn=&amp;amp;volume=11&amp;amp;issue=11&amp;amp;spage=e0166554&amp;amp;pages=e0166554&amp;amp;date=2016&amp;amp;title=PLoS+ONE+%5BElectronic+Resource%5D&amp;amp;atitle=Risk+of+Stroke+after+Herpes+Zoster+-+Evidence+from+a+German+Self-Controlled+Case-Series+Study.&amp;amp;aulast=Schink&lt;/url&gt;&lt;/related-urls&gt;&lt;/urls&gt;&lt;remote-database-name&gt;MEDLINE&lt;/remote-database-name&gt;&lt;remote-database-provider&gt;Ovid Technologies&lt;/remote-database-provider&gt;&lt;/record&gt;&lt;/Cite&gt;&lt;/EndNote&gt;</w:instrText>
      </w:r>
      <w:r w:rsidR="003179F0">
        <w:rPr>
          <w:lang w:val="en-US"/>
        </w:rPr>
        <w:fldChar w:fldCharType="separate"/>
      </w:r>
      <w:r w:rsidR="003179F0">
        <w:rPr>
          <w:noProof/>
          <w:lang w:val="en-US"/>
        </w:rPr>
        <w:t>[21]</w:t>
      </w:r>
      <w:r w:rsidR="003179F0">
        <w:rPr>
          <w:lang w:val="en-US"/>
        </w:rPr>
        <w:fldChar w:fldCharType="end"/>
      </w:r>
      <w:r w:rsidR="003179F0">
        <w:rPr>
          <w:lang w:val="en-US"/>
        </w:rPr>
        <w:t xml:space="preserve"> </w:t>
      </w:r>
      <w:r w:rsidR="0091035D">
        <w:rPr>
          <w:lang w:val="en-US"/>
        </w:rPr>
        <w:t xml:space="preserve">and MI </w:t>
      </w:r>
      <w:r w:rsidR="0091035D">
        <w:rPr>
          <w:lang w:val="en-US"/>
        </w:rPr>
        <w:fldChar w:fldCharType="begin"/>
      </w:r>
      <w:r w:rsidR="0091035D">
        <w:rPr>
          <w:lang w:val="en-US"/>
        </w:rPr>
        <w:instrText xml:space="preserve"> ADDIN EN.CITE &lt;EndNote&gt;&lt;Cite&gt;&lt;Author&gt;Minassian&lt;/Author&gt;&lt;Year&gt;2015&lt;/Year&gt;&lt;RecNum&gt;44&lt;/RecNum&gt;&lt;DisplayText&gt;[20]&lt;/DisplayText&gt;&lt;record&gt;&lt;rec-number&gt;44&lt;/rec-number&gt;&lt;foreign-keys&gt;&lt;key app="EN" db-id="etz0fzt9irpvzmesttlxpwt8sevx05zeww00" timestamp="1503981423"&gt;44&lt;/key&gt;&lt;/foreign-keys&gt;&lt;ref-type name="Journal Article"&gt;17&lt;/ref-type&gt;&lt;contributors&gt;&lt;authors&gt;&lt;author&gt;Minassian, C.&lt;/author&gt;&lt;author&gt;Thomas, S. L.&lt;/author&gt;&lt;author&gt;Smeeth, L.&lt;/author&gt;&lt;author&gt;Douglas, I.&lt;/author&gt;&lt;author&gt;Brauer, R.&lt;/author&gt;&lt;author&gt;Langan, S. M.&lt;/author&gt;&lt;/authors&gt;&lt;/contributors&gt;&lt;titles&gt;&lt;title&gt;Acute Cardiovascular Events after Herpes Zoster: A Self-Controlled Case Series Analysis in Vaccinated and Unvaccinated Older Residents of the United States&lt;/title&gt;&lt;secondary-title&gt;PLoS Medicine / Public Library of Science&lt;/secondary-title&gt;&lt;/titles&gt;&lt;periodical&gt;&lt;full-title&gt;PLoS Medicine / Public Library of Science&lt;/full-title&gt;&lt;/periodical&gt;&lt;pages&gt;e1001919&lt;/pages&gt;&lt;volume&gt;12&lt;/volume&gt;&lt;number&gt;12&lt;/number&gt;&lt;dates&gt;&lt;year&gt;2015&lt;/year&gt;&lt;/dates&gt;&lt;accession-num&gt;26671338&lt;/accession-num&gt;&lt;work-type&gt;Research Support, Non-U.S. Gov&amp;apos;t&lt;/work-type&gt;&lt;urls&gt;&lt;related-urls&gt;&lt;url&gt;http://ezproxy.library.usyd.edu.au/login?url=http://ovidsp.ovid.com/ovidweb.cgi?T=JS&amp;amp;CSC=Y&amp;amp;NEWS=N&amp;amp;PAGE=fulltext&amp;amp;D=medc&amp;amp;AN=26671338&lt;/url&gt;&lt;url&gt;http://DD8GH5YX7K.search.serialssolutions.com/?sid=OVID:medline&amp;amp;id=pmid:26671338&amp;amp;id=doi:10.1371journal.pmed.1001919&amp;amp;issn=1549-1277&amp;amp;isbn=&amp;amp;volume=12&amp;amp;issue=12&amp;amp;spage=e1001919&amp;amp;pages=e1001919&amp;amp;date=2015&amp;amp;title=PLoS+Medicine+%2F+Public+Library+of+Science&amp;amp;atitle=Acute+Cardiovascular+Events+after+Herpes+Zoster%3A+A+Self-Controlled+Case+Series+Analysis+in+Vaccinated+and+Unvaccinated+Older+Residents+of+the+United+States.&amp;amp;aulast=Minassian&lt;/url&gt;&lt;/related-urls&gt;&lt;/urls&gt;&lt;remote-database-name&gt;MEDLINE&lt;/remote-database-name&gt;&lt;remote-database-provider&gt;Ovid Technologies&lt;/remote-database-provider&gt;&lt;/record&gt;&lt;/Cite&gt;&lt;/EndNote&gt;</w:instrText>
      </w:r>
      <w:r w:rsidR="0091035D">
        <w:rPr>
          <w:lang w:val="en-US"/>
        </w:rPr>
        <w:fldChar w:fldCharType="separate"/>
      </w:r>
      <w:r w:rsidR="0091035D">
        <w:rPr>
          <w:noProof/>
          <w:lang w:val="en-US"/>
        </w:rPr>
        <w:t>[20]</w:t>
      </w:r>
      <w:r w:rsidR="0091035D">
        <w:rPr>
          <w:lang w:val="en-US"/>
        </w:rPr>
        <w:fldChar w:fldCharType="end"/>
      </w:r>
      <w:r w:rsidR="0091035D">
        <w:rPr>
          <w:lang w:val="en-US"/>
        </w:rPr>
        <w:t xml:space="preserve">  </w:t>
      </w:r>
      <w:r w:rsidR="003179F0">
        <w:rPr>
          <w:lang w:val="en-US"/>
        </w:rPr>
        <w:t xml:space="preserve">in the 1 to 4 weeks following infection with </w:t>
      </w:r>
      <w:r w:rsidR="003179F0" w:rsidRPr="004A07CD">
        <w:rPr>
          <w:lang w:val="en-US"/>
        </w:rPr>
        <w:t>wild-type herpes zoster virus</w:t>
      </w:r>
      <w:r w:rsidR="003179F0">
        <w:rPr>
          <w:lang w:val="en-US"/>
        </w:rPr>
        <w:t>,</w:t>
      </w:r>
      <w:r w:rsidR="003179F0">
        <w:rPr>
          <w:lang w:val="en-US"/>
        </w:rPr>
        <w:fldChar w:fldCharType="begin"/>
      </w:r>
      <w:r w:rsidR="003179F0">
        <w:rPr>
          <w:lang w:val="en-US"/>
        </w:rPr>
        <w:instrText xml:space="preserve"> ADDIN EN.CITE &lt;EndNote&gt;&lt;Cite&gt;&lt;Author&gt;Gilden&lt;/Author&gt;&lt;Year&gt;2009&lt;/Year&gt;&lt;RecNum&gt;53&lt;/RecNum&gt;&lt;DisplayText&gt;[22]&lt;/DisplayText&gt;&lt;record&gt;&lt;rec-number&gt;53&lt;/rec-number&gt;&lt;foreign-keys&gt;&lt;key app="EN" db-id="etz0fzt9irpvzmesttlxpwt8sevx05zeww00" timestamp="1503994466"&gt;53&lt;/key&gt;&lt;/foreign-keys&gt;&lt;ref-type name="Journal Article"&gt;17&lt;/ref-type&gt;&lt;contributors&gt;&lt;authors&gt;&lt;author&gt;Gilden, D&lt;/author&gt;&lt;author&gt;Cohrs, R&lt;/author&gt;&lt;author&gt;Mahalingam, R&lt;/author&gt;&lt;author&gt;Nagel, M&lt;/author&gt;&lt;/authors&gt;&lt;/contributors&gt;&lt;titles&gt;&lt;title&gt;Varicella zoster virus vasculopathies: diverse clinical manifestations, laboratory features, pathogenesis, and treatment. &lt;/title&gt;&lt;secondary-title&gt;Lancet Neurol&lt;/secondary-title&gt;&lt;/titles&gt;&lt;periodical&gt;&lt;full-title&gt;Lancet Neurol&lt;/full-title&gt;&lt;/periodical&gt;&lt;pages&gt;731-740&lt;/pages&gt;&lt;volume&gt;8&lt;/volume&gt;&lt;dates&gt;&lt;year&gt;2009&lt;/year&gt;&lt;/dates&gt;&lt;urls&gt;&lt;/urls&gt;&lt;/record&gt;&lt;/Cite&gt;&lt;/EndNote&gt;</w:instrText>
      </w:r>
      <w:r w:rsidR="003179F0">
        <w:rPr>
          <w:lang w:val="en-US"/>
        </w:rPr>
        <w:fldChar w:fldCharType="separate"/>
      </w:r>
      <w:r w:rsidR="003179F0">
        <w:rPr>
          <w:noProof/>
          <w:lang w:val="en-US"/>
        </w:rPr>
        <w:t>[22]</w:t>
      </w:r>
      <w:r w:rsidR="003179F0">
        <w:rPr>
          <w:lang w:val="en-US"/>
        </w:rPr>
        <w:fldChar w:fldCharType="end"/>
      </w:r>
      <w:r w:rsidR="003179F0">
        <w:rPr>
          <w:lang w:val="en-US"/>
        </w:rPr>
        <w:t xml:space="preserve"> </w:t>
      </w:r>
      <w:r w:rsidR="0091035D">
        <w:rPr>
          <w:lang w:val="en-US"/>
        </w:rPr>
        <w:t>the SPS did</w:t>
      </w:r>
      <w:r w:rsidR="003179F0">
        <w:rPr>
          <w:lang w:val="en-US"/>
        </w:rPr>
        <w:t xml:space="preserve"> </w:t>
      </w:r>
      <w:r w:rsidR="001A1D8F">
        <w:rPr>
          <w:lang w:val="en-US"/>
        </w:rPr>
        <w:t xml:space="preserve">not </w:t>
      </w:r>
      <w:r w:rsidR="0091035D">
        <w:rPr>
          <w:lang w:val="en-US"/>
        </w:rPr>
        <w:t>identify an i</w:t>
      </w:r>
      <w:r w:rsidR="001A1D8F">
        <w:rPr>
          <w:lang w:val="en-US"/>
        </w:rPr>
        <w:t>ncreased risk for cardiovascular event</w:t>
      </w:r>
      <w:r w:rsidR="00B449E6">
        <w:rPr>
          <w:lang w:val="en-US"/>
        </w:rPr>
        <w:t>s</w:t>
      </w:r>
      <w:r w:rsidR="0091035D">
        <w:rPr>
          <w:lang w:val="en-US"/>
        </w:rPr>
        <w:t>.</w:t>
      </w:r>
      <w:r w:rsidR="001A1D8F">
        <w:rPr>
          <w:lang w:val="en-US"/>
        </w:rPr>
        <w:fldChar w:fldCharType="begin">
          <w:fldData xml:space="preserve">PEVuZE5vdGU+PENpdGU+PEF1dGhvcj5TaW1iZXJrb2ZmPC9BdXRob3I+PFllYXI+MjAxMDwvWWVh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</w:fldData>
        </w:fldChar>
      </w:r>
      <w:r w:rsidR="00785DBE">
        <w:rPr>
          <w:lang w:val="en-US"/>
        </w:rPr>
        <w:instrText xml:space="preserve"> ADDIN EN.CITE </w:instrText>
      </w:r>
      <w:r w:rsidR="00785DBE">
        <w:rPr>
          <w:lang w:val="en-US"/>
        </w:rPr>
        <w:fldChar w:fldCharType="begin">
          <w:fldData xml:space="preserve">PEVuZE5vdGU+PENpdGU+PEF1dGhvcj5TaW1iZXJrb2ZmPC9BdXRob3I+PFllYXI+MjAxMDwvWWVh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</w:fldData>
        </w:fldChar>
      </w:r>
      <w:r w:rsidR="00785DBE">
        <w:rPr>
          <w:lang w:val="en-US"/>
        </w:rPr>
        <w:instrText xml:space="preserve"> ADDIN EN.CITE.DATA </w:instrText>
      </w:r>
      <w:r w:rsidR="00785DBE">
        <w:rPr>
          <w:lang w:val="en-US"/>
        </w:rPr>
      </w:r>
      <w:r w:rsidR="00785DBE">
        <w:rPr>
          <w:lang w:val="en-US"/>
        </w:rPr>
        <w:fldChar w:fldCharType="end"/>
      </w:r>
      <w:r w:rsidR="001A1D8F">
        <w:rPr>
          <w:lang w:val="en-US"/>
        </w:rPr>
        <w:fldChar w:fldCharType="separate"/>
      </w:r>
      <w:r w:rsidR="00785DBE">
        <w:rPr>
          <w:noProof/>
          <w:lang w:val="en-US"/>
        </w:rPr>
        <w:t>[18]</w:t>
      </w:r>
      <w:r w:rsidR="001A1D8F">
        <w:rPr>
          <w:lang w:val="en-US"/>
        </w:rPr>
        <w:fldChar w:fldCharType="end"/>
      </w:r>
      <w:r w:rsidR="00063651">
        <w:t xml:space="preserve"> </w:t>
      </w:r>
      <w:r w:rsidR="0091035D">
        <w:t>Post-licensure</w:t>
      </w:r>
      <w:r w:rsidR="00AB6116">
        <w:t xml:space="preserve"> </w:t>
      </w:r>
      <w:r w:rsidR="00B449E6">
        <w:t xml:space="preserve">studies have </w:t>
      </w:r>
      <w:r w:rsidR="003179F0">
        <w:rPr>
          <w:lang w:val="en-US"/>
        </w:rPr>
        <w:t>not identified an increased risk for inpatient or ED encounters with cardiovascular or cerebrovascular events</w:t>
      </w:r>
      <w:r w:rsidR="00F475B6">
        <w:rPr>
          <w:lang w:val="en-US"/>
        </w:rPr>
        <w:t>;</w:t>
      </w:r>
      <w:r w:rsidR="003179F0">
        <w:t xml:space="preserve"> </w:t>
      </w:r>
      <w:r w:rsidR="00B449E6">
        <w:rPr>
          <w:lang w:val="en-US"/>
        </w:rPr>
        <w:fldChar w:fldCharType="begin">
          <w:fldData xml:space="preserve">PEVuZE5vdGU+PENpdGU+PEF1dGhvcj5Uc2VuZzwvQXV0aG9yPjxZZWFyPjIwMTI8L1llYXI+PFJl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</w:fldData>
        </w:fldChar>
      </w:r>
      <w:r w:rsidR="00785DBE">
        <w:rPr>
          <w:lang w:val="en-US"/>
        </w:rPr>
        <w:instrText xml:space="preserve"> ADDIN EN.CITE </w:instrText>
      </w:r>
      <w:r w:rsidR="00785DBE">
        <w:rPr>
          <w:lang w:val="en-US"/>
        </w:rPr>
        <w:fldChar w:fldCharType="begin">
          <w:fldData xml:space="preserve">PEVuZE5vdGU+PENpdGU+PEF1dGhvcj5Uc2VuZzwvQXV0aG9yPjxZZWFyPjIwMTI8L1llYXI+PFJl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</w:fldData>
        </w:fldChar>
      </w:r>
      <w:r w:rsidR="00785DBE">
        <w:rPr>
          <w:lang w:val="en-US"/>
        </w:rPr>
        <w:instrText xml:space="preserve"> ADDIN EN.CITE.DATA </w:instrText>
      </w:r>
      <w:r w:rsidR="00785DBE">
        <w:rPr>
          <w:lang w:val="en-US"/>
        </w:rPr>
      </w:r>
      <w:r w:rsidR="00785DBE">
        <w:rPr>
          <w:lang w:val="en-US"/>
        </w:rPr>
        <w:fldChar w:fldCharType="end"/>
      </w:r>
      <w:r w:rsidR="00B449E6">
        <w:rPr>
          <w:lang w:val="en-US"/>
        </w:rPr>
        <w:fldChar w:fldCharType="separate"/>
      </w:r>
      <w:r w:rsidR="00785DBE">
        <w:rPr>
          <w:noProof/>
          <w:lang w:val="en-US"/>
        </w:rPr>
        <w:t>[13, 19]</w:t>
      </w:r>
      <w:r w:rsidR="00B449E6">
        <w:rPr>
          <w:lang w:val="en-US"/>
        </w:rPr>
        <w:fldChar w:fldCharType="end"/>
      </w:r>
      <w:r w:rsidR="00B449E6">
        <w:rPr>
          <w:lang w:val="en-US"/>
        </w:rPr>
        <w:t xml:space="preserve"> and no temporal clustering and events following vaccination with ZVL</w:t>
      </w:r>
      <w:r w:rsidR="003179F0">
        <w:rPr>
          <w:lang w:val="en-US"/>
        </w:rPr>
        <w:t xml:space="preserve"> has been observed</w:t>
      </w:r>
      <w:r w:rsidR="00B449E6">
        <w:rPr>
          <w:lang w:val="en-US"/>
        </w:rPr>
        <w:t>.</w:t>
      </w:r>
      <w:r w:rsidR="00981490">
        <w:rPr>
          <w:lang w:val="en-US"/>
        </w:rPr>
        <w:fldChar w:fldCharType="begin"/>
      </w:r>
      <w:r w:rsidR="00785DBE">
        <w:rPr>
          <w:lang w:val="en-US"/>
        </w:rPr>
        <w:instrText xml:space="preserve"> ADDIN EN.CITE &lt;EndNote&gt;&lt;Cite&gt;&lt;Author&gt;Baxter&lt;/Author&gt;&lt;Year&gt;2012&lt;/Year&gt;&lt;RecNum&gt;23&lt;/RecNum&gt;&lt;DisplayText&gt;[19]&lt;/DisplayText&gt;&lt;record&gt;&lt;rec-number&gt;23&lt;/rec-number&gt;&lt;foreign-keys&gt;&lt;key app="EN" db-id="etz0fzt9irpvzmesttlxpwt8sevx05zeww00" timestamp="1503980075"&gt;23&lt;/key&gt;&lt;/foreign-keys&gt;&lt;ref-type name="Journal Article"&gt;17&lt;/ref-type&gt;&lt;contributors&gt;&lt;authors&gt;&lt;author&gt;Baxter, R.&lt;/author&gt;&lt;author&gt;Tran, T. N.&lt;/author&gt;&lt;author&gt;Hansen, J.&lt;/author&gt;&lt;author&gt;Emery, M.&lt;/author&gt;&lt;author&gt;Fireman, B.&lt;/author&gt;&lt;author&gt;Bartlett, J.&lt;/author&gt;&lt;author&gt;Lewis, N.&lt;/author&gt;&lt;author&gt;Saddier, P.&lt;/author&gt;&lt;/authors&gt;&lt;/contributors&gt;&lt;titles&gt;&lt;title&gt;Safety of ZostavaxTM--a cohort study in a managed care organization&lt;/title&gt;&lt;secondary-title&gt;Vaccine&lt;/secondary-title&gt;&lt;/titles&gt;&lt;periodical&gt;&lt;full-title&gt;Vaccine&lt;/full-title&gt;&lt;/periodical&gt;&lt;pages&gt;6636-41&lt;/pages&gt;&lt;volume&gt;30&lt;/volume&gt;&lt;number&gt;47&lt;/number&gt;&lt;dates&gt;&lt;year&gt;2012&lt;/year&gt;&lt;/dates&gt;&lt;accession-num&gt;22963800&lt;/accession-num&gt;&lt;work-type&gt;Research Support, Non-U.S. Gov&amp;apos;t&lt;/work-type&gt;&lt;urls&gt;&lt;related-urls&gt;&lt;url&gt;http://ezproxy.library.usyd.edu.au/login?url=http://ovidsp.ovid.com/ovidweb.cgi?T=JS&amp;amp;CSC=Y&amp;amp;NEWS=N&amp;amp;PAGE=fulltext&amp;amp;D=med7&amp;amp;AN=22963800&lt;/url&gt;&lt;url&gt;http://DD8GH5YX7K.search.serialssolutions.com/?sid=OVID:medline&amp;amp;id=pmid:22963800&amp;amp;id=doi:10.1016j.vaccine.2012.08.070&amp;amp;issn=0264-410X&amp;amp;isbn=&amp;amp;volume=30&amp;amp;issue=47&amp;amp;spage=6636&amp;amp;pages=6636-41&amp;amp;date=2012&amp;amp;title=Vaccine&amp;amp;atitle=Safety+of+ZostavaxTM--a+cohort+study+in+a+managed+care+organization.&amp;amp;aulast=Baxter&lt;/url&gt;&lt;/related-urls&gt;&lt;/urls&gt;&lt;remote-database-name&gt;MEDLINE&lt;/remote-database-name&gt;&lt;remote-database-provider&gt;Ovid Technologies&lt;/remote-database-provider&gt;&lt;/record&gt;&lt;/Cite&gt;&lt;/EndNote&gt;</w:instrText>
      </w:r>
      <w:r w:rsidR="00981490">
        <w:rPr>
          <w:lang w:val="en-US"/>
        </w:rPr>
        <w:fldChar w:fldCharType="separate"/>
      </w:r>
      <w:r w:rsidR="00785DBE">
        <w:rPr>
          <w:noProof/>
          <w:lang w:val="en-US"/>
        </w:rPr>
        <w:t>[19]</w:t>
      </w:r>
      <w:r w:rsidR="00981490">
        <w:rPr>
          <w:lang w:val="en-US"/>
        </w:rPr>
        <w:fldChar w:fldCharType="end"/>
      </w:r>
      <w:r w:rsidR="00B449E6">
        <w:rPr>
          <w:lang w:val="en-US"/>
        </w:rPr>
        <w:t xml:space="preserve"> </w:t>
      </w:r>
      <w:r w:rsidR="003A59D8">
        <w:t>VAERS post-marketing passive surveillance identified 3 deaths due to stroke and 28 due to heart disease between May 2006 and January 2015.</w:t>
      </w:r>
      <w:r w:rsidR="003A59D8">
        <w:fldChar w:fldCharType="begin">
          <w:fldData xml:space="preserve">PEVuZE5vdGU+PENpdGU+PEF1dGhvcj5NaWxsZXI8L0F1dGhvcj48WWVhcj4yMDE4PC9ZZWFyPjxS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</w:fldData>
        </w:fldChar>
      </w:r>
      <w:r w:rsidR="004D4AAF">
        <w:instrText xml:space="preserve"> ADDIN EN.CITE </w:instrText>
      </w:r>
      <w:r w:rsidR="004D4AAF">
        <w:fldChar w:fldCharType="begin">
          <w:fldData xml:space="preserve">PEVuZE5vdGU+PENpdGU+PEF1dGhvcj5NaWxsZXI8L0F1dGhvcj48WWVhcj4yMDE4PC9ZZWFyPjxS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</w:fldData>
        </w:fldChar>
      </w:r>
      <w:r w:rsidR="004D4AAF">
        <w:instrText xml:space="preserve"> ADDIN EN.CITE.DATA </w:instrText>
      </w:r>
      <w:r w:rsidR="004D4AAF">
        <w:fldChar w:fldCharType="end"/>
      </w:r>
      <w:r w:rsidR="003A59D8">
        <w:fldChar w:fldCharType="separate"/>
      </w:r>
      <w:r w:rsidR="004D4AAF">
        <w:rPr>
          <w:noProof/>
        </w:rPr>
        <w:t>[11]</w:t>
      </w:r>
      <w:r w:rsidR="003A59D8">
        <w:fldChar w:fldCharType="end"/>
      </w:r>
      <w:r w:rsidR="003A59D8">
        <w:t xml:space="preserve"> The authors noted that some deaths </w:t>
      </w:r>
      <w:r w:rsidR="009365AC">
        <w:t xml:space="preserve">from heart disease and stroke </w:t>
      </w:r>
      <w:r w:rsidR="003A59D8">
        <w:t>following ZV</w:t>
      </w:r>
      <w:r w:rsidR="009365AC">
        <w:t>L</w:t>
      </w:r>
      <w:r w:rsidR="003A59D8">
        <w:t xml:space="preserve"> would be expected in this age group due to chance alone. No unusual pattern was observed that would suggest a causal relationship to ZV</w:t>
      </w:r>
      <w:r w:rsidR="005F6C31">
        <w:t>L</w:t>
      </w:r>
      <w:r w:rsidR="003A59D8">
        <w:t>.</w:t>
      </w:r>
      <w:r w:rsidR="005E40B1">
        <w:fldChar w:fldCharType="begin">
          <w:fldData xml:space="preserve">PEVuZE5vdGU+PENpdGU+PEF1dGhvcj5NaWxsZXI8L0F1dGhvcj48WWVhcj4yMDE4PC9ZZWFyPjxS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</w:fldData>
        </w:fldChar>
      </w:r>
      <w:r w:rsidR="004D4AAF">
        <w:instrText xml:space="preserve"> ADDIN EN.CITE </w:instrText>
      </w:r>
      <w:r w:rsidR="004D4AAF">
        <w:fldChar w:fldCharType="begin">
          <w:fldData xml:space="preserve">PEVuZE5vdGU+PENpdGU+PEF1dGhvcj5NaWxsZXI8L0F1dGhvcj48WWVhcj4yMDE4PC9ZZWFyPjxS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</w:fldData>
        </w:fldChar>
      </w:r>
      <w:r w:rsidR="004D4AAF">
        <w:instrText xml:space="preserve"> ADDIN EN.CITE.DATA </w:instrText>
      </w:r>
      <w:r w:rsidR="004D4AAF">
        <w:fldChar w:fldCharType="end"/>
      </w:r>
      <w:r w:rsidR="005E40B1">
        <w:fldChar w:fldCharType="separate"/>
      </w:r>
      <w:r w:rsidR="004D4AAF">
        <w:rPr>
          <w:noProof/>
        </w:rPr>
        <w:t>[11]</w:t>
      </w:r>
      <w:r w:rsidR="005E40B1">
        <w:fldChar w:fldCharType="end"/>
      </w:r>
      <w:r w:rsidR="003A59D8">
        <w:t xml:space="preserve"> </w:t>
      </w:r>
      <w:r w:rsidR="005F6C31">
        <w:t>The SCCS methodology used in this study supports the safety of ZVL by reducing the confounding and bias that affects passive surveillance systems.</w:t>
      </w:r>
    </w:p>
    <w:p w14:paraId="2F83675B" w14:textId="4DF693C9" w:rsidR="0091035D" w:rsidRDefault="0091035D" w:rsidP="0091035D">
      <w:pPr>
        <w:spacing w:after="120" w:line="480" w:lineRule="auto"/>
      </w:pPr>
      <w:r>
        <w:rPr>
          <w:lang w:val="en-US"/>
        </w:rPr>
        <w:t xml:space="preserve">This SCCS observed a higher relative incidence for MI in the post-risk washout period (between </w:t>
      </w:r>
      <w:proofErr w:type="gramStart"/>
      <w:r>
        <w:t>43 and 84 days</w:t>
      </w:r>
      <w:proofErr w:type="gramEnd"/>
      <w:r>
        <w:t xml:space="preserve"> following vaccination). Within this washout period, there was no consistent pattern of increased risk, with higher relative incidence on days 57 to 63 and 71 to 77, but not earlier (43 to 56 or 64 to 70 days). Whether this increased risk several months after vaccination relates to age-related confounding requires further investigation. </w:t>
      </w:r>
    </w:p>
    <w:p w14:paraId="018868CA" w14:textId="1DC7622D" w:rsidR="009A3D0E" w:rsidRDefault="009365AC" w:rsidP="00EC2380">
      <w:pPr>
        <w:spacing w:after="120" w:line="480" w:lineRule="auto"/>
        <w:rPr>
          <w:lang w:val="en-US"/>
        </w:rPr>
      </w:pPr>
      <w:r>
        <w:rPr>
          <w:lang w:val="en-US"/>
        </w:rPr>
        <w:t xml:space="preserve">The apparent </w:t>
      </w:r>
      <w:r>
        <w:t xml:space="preserve">reduced risk of stroke following ZVL in this SCCS may be biased </w:t>
      </w:r>
      <w:proofErr w:type="gramStart"/>
      <w:r>
        <w:t>by the use of</w:t>
      </w:r>
      <w:proofErr w:type="gramEnd"/>
      <w:r>
        <w:t xml:space="preserve"> general practice (rather than hospital) data. </w:t>
      </w:r>
      <w:r w:rsidR="005F6C31">
        <w:rPr>
          <w:lang w:val="en-US"/>
        </w:rPr>
        <w:t>F</w:t>
      </w:r>
      <w:r w:rsidR="003179F0">
        <w:rPr>
          <w:lang w:val="en-US"/>
        </w:rPr>
        <w:t xml:space="preserve">urther investigation within emergency department and </w:t>
      </w:r>
      <w:r w:rsidR="003179F0">
        <w:rPr>
          <w:lang w:val="en-US"/>
        </w:rPr>
        <w:lastRenderedPageBreak/>
        <w:t>hospital data may provide greater sensitivity in identifying cardiovascular outcome events.</w:t>
      </w:r>
      <w:r w:rsidR="005F6C31">
        <w:rPr>
          <w:lang w:val="en-US"/>
        </w:rPr>
        <w:t xml:space="preserve"> However, w</w:t>
      </w:r>
      <w:proofErr w:type="spellStart"/>
      <w:r w:rsidR="009F7E52">
        <w:t>hile</w:t>
      </w:r>
      <w:proofErr w:type="spellEnd"/>
      <w:r w:rsidR="009F7E52">
        <w:t xml:space="preserve"> presentation of cardiovascular and cerebrovascular events may be limited in the general practice setting, rash is a common presentation to general practice.</w:t>
      </w:r>
      <w:r w:rsidR="005F6C31">
        <w:fldChar w:fldCharType="begin"/>
      </w:r>
      <w:r w:rsidR="001F2B30">
        <w:instrText xml:space="preserve"> ADDIN EN.CITE &lt;EndNote&gt;&lt;Cite&gt;&lt;Author&gt;Ely&lt;/Author&gt;&lt;Year&gt;2010&lt;/Year&gt;&lt;RecNum&gt;89&lt;/RecNum&gt;&lt;DisplayText&gt;[25]&lt;/DisplayText&gt;&lt;record&gt;&lt;rec-number&gt;89&lt;/rec-number&gt;&lt;foreign-keys&gt;&lt;key app="EN" db-id="etz0fzt9irpvzmesttlxpwt8sevx05zeww00" timestamp="1558190143"&gt;89&lt;/key&gt;&lt;/foreign-keys&gt;&lt;ref-type name="Journal Article"&gt;17&lt;/ref-type&gt;&lt;contributors&gt;&lt;authors&gt;&lt;author&gt;Ely, J. W.&lt;/author&gt;&lt;author&gt;Seabury Stone, M.&lt;/author&gt;&lt;/authors&gt;&lt;/contributors&gt;&lt;auth-address&gt;University of Iowa Carver College of Medicine, 200 Hawkins Dr., Iowa City, IA 52242, USA. john-ely@uiowa.edu&lt;/auth-address&gt;&lt;titles&gt;&lt;title&gt;The generalized rash: part I. Differential diagnosis&lt;/title&gt;&lt;secondary-title&gt;Am Fam Physician&lt;/secondary-title&gt;&lt;alt-title&gt;American family physician&lt;/alt-title&gt;&lt;/titles&gt;&lt;periodical&gt;&lt;full-title&gt;Am Fam Physician&lt;/full-title&gt;&lt;abbr-1&gt;American family physician&lt;/abbr-1&gt;&lt;/periodical&gt;&lt;alt-periodical&gt;&lt;full-title&gt;Am Fam Physician&lt;/full-title&gt;&lt;abbr-1&gt;American family physician&lt;/abbr-1&gt;&lt;/alt-periodical&gt;&lt;pages&gt;726-34&lt;/pages&gt;&lt;volume&gt;81&lt;/volume&gt;&lt;number&gt;6&lt;/number&gt;&lt;edition&gt;2010/03/17&lt;/edition&gt;&lt;keywords&gt;&lt;keyword&gt;Child&lt;/keyword&gt;&lt;keyword&gt;Child, Preschool&lt;/keyword&gt;&lt;keyword&gt;Dermatology&lt;/keyword&gt;&lt;keyword&gt;Diagnosis, Differential&lt;/keyword&gt;&lt;keyword&gt;Exanthema/*diagnosis/*etiology/therapy&lt;/keyword&gt;&lt;keyword&gt;Family Practice&lt;/keyword&gt;&lt;keyword&gt;Humans&lt;/keyword&gt;&lt;keyword&gt;Infant&lt;/keyword&gt;&lt;keyword&gt;Referral and Consultation&lt;/keyword&gt;&lt;/keywords&gt;&lt;dates&gt;&lt;year&gt;2010&lt;/year&gt;&lt;pub-dates&gt;&lt;date&gt;Mar 15&lt;/date&gt;&lt;/pub-dates&gt;&lt;/dates&gt;&lt;isbn&gt;0002-838x&lt;/isbn&gt;&lt;accession-num&gt;20229971&lt;/accession-num&gt;&lt;urls&gt;&lt;/urls&gt;&lt;remote-database-provider&gt;NLM&lt;/remote-database-provider&gt;&lt;language&gt;eng&lt;/language&gt;&lt;/record&gt;&lt;/Cite&gt;&lt;/EndNote&gt;</w:instrText>
      </w:r>
      <w:r w:rsidR="005F6C31">
        <w:fldChar w:fldCharType="separate"/>
      </w:r>
      <w:r w:rsidR="001F2B30">
        <w:rPr>
          <w:noProof/>
        </w:rPr>
        <w:t>[25]</w:t>
      </w:r>
      <w:r w:rsidR="005F6C31">
        <w:fldChar w:fldCharType="end"/>
      </w:r>
      <w:r w:rsidR="009F7E52">
        <w:t xml:space="preserve"> While rash has been considered a non-specific finding in post-marketing observational studies,</w:t>
      </w:r>
      <w:r w:rsidR="009F7E52">
        <w:fldChar w:fldCharType="begin">
          <w:fldData xml:space="preserve">PEVuZE5vdGU+PENpdGU+PEF1dGhvcj5Uc2VuZzwvQXV0aG9yPjxZZWFyPjIwMTI8L1llYXI+PFJl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</w:fldData>
        </w:fldChar>
      </w:r>
      <w:r w:rsidR="00785DBE">
        <w:instrText xml:space="preserve"> ADDIN EN.CITE </w:instrText>
      </w:r>
      <w:r w:rsidR="00785DBE">
        <w:fldChar w:fldCharType="begin">
          <w:fldData xml:space="preserve">PEVuZE5vdGU+PENpdGU+PEF1dGhvcj5Uc2VuZzwvQXV0aG9yPjxZZWFyPjIwMTI8L1llYXI+PFJl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</w:fldData>
        </w:fldChar>
      </w:r>
      <w:r w:rsidR="00785DBE">
        <w:instrText xml:space="preserve"> ADDIN EN.CITE.DATA </w:instrText>
      </w:r>
      <w:r w:rsidR="00785DBE">
        <w:fldChar w:fldCharType="end"/>
      </w:r>
      <w:r w:rsidR="009F7E52">
        <w:fldChar w:fldCharType="separate"/>
      </w:r>
      <w:r w:rsidR="00785DBE">
        <w:rPr>
          <w:noProof/>
        </w:rPr>
        <w:t>[13]</w:t>
      </w:r>
      <w:r w:rsidR="009F7E52">
        <w:fldChar w:fldCharType="end"/>
      </w:r>
      <w:r w:rsidR="009F7E52">
        <w:t xml:space="preserve"> the pairing of rash with antiviral prescription is likely to represent a more specific outcome event.  A </w:t>
      </w:r>
      <w:r w:rsidR="00171E6C">
        <w:t>reduced risk of rash with antiviral following ZV</w:t>
      </w:r>
      <w:r w:rsidR="00A60C16">
        <w:t>L</w:t>
      </w:r>
      <w:r w:rsidR="00171E6C">
        <w:t xml:space="preserve"> </w:t>
      </w:r>
      <w:r w:rsidR="009F7E52">
        <w:t xml:space="preserve">was identified, which may </w:t>
      </w:r>
      <w:r w:rsidR="00A60C16">
        <w:t xml:space="preserve">suggest efficacy or </w:t>
      </w:r>
      <w:r w:rsidR="009F7E52">
        <w:t>be considered</w:t>
      </w:r>
      <w:r w:rsidR="00171E6C">
        <w:t xml:space="preserve"> reassuring </w:t>
      </w:r>
      <w:r w:rsidR="009F7E52">
        <w:t xml:space="preserve">given that </w:t>
      </w:r>
      <w:r w:rsidR="009F7E52">
        <w:rPr>
          <w:lang w:val="en-US"/>
        </w:rPr>
        <w:t>a herpes zoster-like rash may be a marker of disseminated infection i</w:t>
      </w:r>
      <w:r w:rsidR="009F7E52" w:rsidRPr="007B6E3F">
        <w:rPr>
          <w:lang w:val="en-US"/>
        </w:rPr>
        <w:t>f</w:t>
      </w:r>
      <w:r w:rsidR="009F7E52">
        <w:rPr>
          <w:lang w:val="en-US"/>
        </w:rPr>
        <w:t xml:space="preserve"> a</w:t>
      </w:r>
      <w:r w:rsidR="009F7E52" w:rsidRPr="007B6E3F">
        <w:rPr>
          <w:lang w:val="en-US"/>
        </w:rPr>
        <w:t xml:space="preserve"> </w:t>
      </w:r>
      <w:r w:rsidR="009F7E52">
        <w:rPr>
          <w:lang w:val="en-US"/>
        </w:rPr>
        <w:t>patient is immunocompromised.</w:t>
      </w:r>
      <w:r w:rsidR="00A60C16">
        <w:rPr>
          <w:lang w:val="en-US"/>
        </w:rPr>
        <w:fldChar w:fldCharType="begin">
          <w:fldData xml:space="preserve">PEVuZE5vdGU+PENpdGU+PEF1dGhvcj5BbGV4YW5kZXI8L0F1dGhvcj48WWVhcj4yMDE4PC9ZZWFy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=
</w:fldData>
        </w:fldChar>
      </w:r>
      <w:r w:rsidR="001F2B30">
        <w:rPr>
          <w:lang w:val="en-US"/>
        </w:rPr>
        <w:instrText xml:space="preserve"> ADDIN EN.CITE </w:instrText>
      </w:r>
      <w:r w:rsidR="001F2B30">
        <w:rPr>
          <w:lang w:val="en-US"/>
        </w:rPr>
        <w:fldChar w:fldCharType="begin">
          <w:fldData xml:space="preserve">PEVuZE5vdGU+PENpdGU+PEF1dGhvcj5BbGV4YW5kZXI8L0F1dGhvcj48WWVhcj4yMDE4PC9ZZWFy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=
</w:fldData>
        </w:fldChar>
      </w:r>
      <w:r w:rsidR="001F2B30">
        <w:rPr>
          <w:lang w:val="en-US"/>
        </w:rPr>
        <w:instrText xml:space="preserve"> ADDIN EN.CITE.DATA </w:instrText>
      </w:r>
      <w:r w:rsidR="001F2B30">
        <w:rPr>
          <w:lang w:val="en-US"/>
        </w:rPr>
      </w:r>
      <w:r w:rsidR="001F2B30">
        <w:rPr>
          <w:lang w:val="en-US"/>
        </w:rPr>
        <w:fldChar w:fldCharType="end"/>
      </w:r>
      <w:r w:rsidR="00A60C16">
        <w:rPr>
          <w:lang w:val="en-US"/>
        </w:rPr>
      </w:r>
      <w:r w:rsidR="00A60C16">
        <w:rPr>
          <w:lang w:val="en-US"/>
        </w:rPr>
        <w:fldChar w:fldCharType="separate"/>
      </w:r>
      <w:r w:rsidR="001F2B30">
        <w:rPr>
          <w:noProof/>
          <w:lang w:val="en-US"/>
        </w:rPr>
        <w:t>[26]</w:t>
      </w:r>
      <w:r w:rsidR="00A60C16">
        <w:rPr>
          <w:lang w:val="en-US"/>
        </w:rPr>
        <w:fldChar w:fldCharType="end"/>
      </w:r>
      <w:r w:rsidR="009F7E52">
        <w:rPr>
          <w:lang w:val="en-US"/>
        </w:rPr>
        <w:t xml:space="preserve"> </w:t>
      </w:r>
      <w:r w:rsidR="00E50F3D">
        <w:rPr>
          <w:lang w:val="en-US"/>
        </w:rPr>
        <w:t xml:space="preserve">In a recent survey of </w:t>
      </w:r>
      <w:proofErr w:type="spellStart"/>
      <w:r w:rsidR="00E50F3D">
        <w:rPr>
          <w:lang w:val="en-US"/>
        </w:rPr>
        <w:t>immunisation</w:t>
      </w:r>
      <w:proofErr w:type="spellEnd"/>
      <w:r w:rsidR="00E50F3D">
        <w:rPr>
          <w:lang w:val="en-US"/>
        </w:rPr>
        <w:t xml:space="preserve"> providers in the US, family physicians report recommending ZVL to immunocompromised populations.</w:t>
      </w:r>
      <w:r w:rsidR="00E50F3D">
        <w:rPr>
          <w:lang w:val="en-US"/>
        </w:rPr>
        <w:fldChar w:fldCharType="begin">
          <w:fldData xml:space="preserve">PEVuZE5vdGU+PENpdGU+PEF1dGhvcj5IdXJsZXk8L0F1dGhvcj48WWVhcj4yMDE4PC9ZZWFyPjxS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=
</w:fldData>
        </w:fldChar>
      </w:r>
      <w:r w:rsidR="001F2B30">
        <w:rPr>
          <w:lang w:val="en-US"/>
        </w:rPr>
        <w:instrText xml:space="preserve"> ADDIN EN.CITE </w:instrText>
      </w:r>
      <w:r w:rsidR="001F2B30">
        <w:rPr>
          <w:lang w:val="en-US"/>
        </w:rPr>
        <w:fldChar w:fldCharType="begin">
          <w:fldData xml:space="preserve">PEVuZE5vdGU+PENpdGU+PEF1dGhvcj5IdXJsZXk8L0F1dGhvcj48WWVhcj4yMDE4PC9ZZWFyPjxS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=
</w:fldData>
        </w:fldChar>
      </w:r>
      <w:r w:rsidR="001F2B30">
        <w:rPr>
          <w:lang w:val="en-US"/>
        </w:rPr>
        <w:instrText xml:space="preserve"> ADDIN EN.CITE.DATA </w:instrText>
      </w:r>
      <w:r w:rsidR="001F2B30">
        <w:rPr>
          <w:lang w:val="en-US"/>
        </w:rPr>
      </w:r>
      <w:r w:rsidR="001F2B30">
        <w:rPr>
          <w:lang w:val="en-US"/>
        </w:rPr>
        <w:fldChar w:fldCharType="end"/>
      </w:r>
      <w:r w:rsidR="00E50F3D">
        <w:rPr>
          <w:lang w:val="en-US"/>
        </w:rPr>
      </w:r>
      <w:r w:rsidR="00E50F3D">
        <w:rPr>
          <w:lang w:val="en-US"/>
        </w:rPr>
        <w:fldChar w:fldCharType="separate"/>
      </w:r>
      <w:r w:rsidR="001F2B30">
        <w:rPr>
          <w:noProof/>
          <w:lang w:val="en-US"/>
        </w:rPr>
        <w:t>[27]</w:t>
      </w:r>
      <w:r w:rsidR="00E50F3D">
        <w:rPr>
          <w:lang w:val="en-US"/>
        </w:rPr>
        <w:fldChar w:fldCharType="end"/>
      </w:r>
      <w:r w:rsidR="00E50F3D">
        <w:rPr>
          <w:lang w:val="en-US"/>
        </w:rPr>
        <w:t xml:space="preserve"> </w:t>
      </w:r>
      <w:r w:rsidR="009F7E52">
        <w:rPr>
          <w:lang w:val="en-US"/>
        </w:rPr>
        <w:t>In Australia in 2016, a death was reported following administration of ZV</w:t>
      </w:r>
      <w:r w:rsidR="00E50F3D">
        <w:rPr>
          <w:lang w:val="en-US"/>
        </w:rPr>
        <w:t>L</w:t>
      </w:r>
      <w:r w:rsidR="009F7E52">
        <w:rPr>
          <w:lang w:val="en-US"/>
        </w:rPr>
        <w:t xml:space="preserve"> to an immunocompromised individual</w:t>
      </w:r>
      <w:r w:rsidR="00994501">
        <w:rPr>
          <w:lang w:val="en-US"/>
        </w:rPr>
        <w:t xml:space="preserve"> who developed a vesicular facial rash 22 days after receiving ZV</w:t>
      </w:r>
      <w:r w:rsidR="00E50F3D">
        <w:rPr>
          <w:lang w:val="en-US"/>
        </w:rPr>
        <w:t>L</w:t>
      </w:r>
      <w:r w:rsidR="00994501">
        <w:rPr>
          <w:lang w:val="en-US"/>
        </w:rPr>
        <w:t xml:space="preserve"> followed by disseminated infection and meningoencephalitis.</w:t>
      </w:r>
      <w:r w:rsidR="00994501">
        <w:rPr>
          <w:lang w:val="en-US"/>
        </w:rPr>
        <w:fldChar w:fldCharType="begin">
          <w:fldData xml:space="preserve">PEVuZE5vdGU+PENpdGU+PEF1dGhvcj5BbGV4YW5kZXI8L0F1dGhvcj48WWVhcj4yMDE4PC9ZZWFy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=
</w:fldData>
        </w:fldChar>
      </w:r>
      <w:r w:rsidR="001F2B30">
        <w:rPr>
          <w:lang w:val="en-US"/>
        </w:rPr>
        <w:instrText xml:space="preserve"> ADDIN EN.CITE </w:instrText>
      </w:r>
      <w:r w:rsidR="001F2B30">
        <w:rPr>
          <w:lang w:val="en-US"/>
        </w:rPr>
        <w:fldChar w:fldCharType="begin">
          <w:fldData xml:space="preserve">PEVuZE5vdGU+PENpdGU+PEF1dGhvcj5BbGV4YW5kZXI8L0F1dGhvcj48WWVhcj4yMDE4PC9ZZWFy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=
</w:fldData>
        </w:fldChar>
      </w:r>
      <w:r w:rsidR="001F2B30">
        <w:rPr>
          <w:lang w:val="en-US"/>
        </w:rPr>
        <w:instrText xml:space="preserve"> ADDIN EN.CITE.DATA </w:instrText>
      </w:r>
      <w:r w:rsidR="001F2B30">
        <w:rPr>
          <w:lang w:val="en-US"/>
        </w:rPr>
      </w:r>
      <w:r w:rsidR="001F2B30">
        <w:rPr>
          <w:lang w:val="en-US"/>
        </w:rPr>
        <w:fldChar w:fldCharType="end"/>
      </w:r>
      <w:r w:rsidR="00994501">
        <w:rPr>
          <w:lang w:val="en-US"/>
        </w:rPr>
      </w:r>
      <w:r w:rsidR="00994501">
        <w:rPr>
          <w:lang w:val="en-US"/>
        </w:rPr>
        <w:fldChar w:fldCharType="separate"/>
      </w:r>
      <w:r w:rsidR="001F2B30">
        <w:rPr>
          <w:noProof/>
          <w:lang w:val="en-US"/>
        </w:rPr>
        <w:t>[26]</w:t>
      </w:r>
      <w:r w:rsidR="00994501">
        <w:rPr>
          <w:lang w:val="en-US"/>
        </w:rPr>
        <w:fldChar w:fldCharType="end"/>
      </w:r>
      <w:r w:rsidR="00994501">
        <w:rPr>
          <w:lang w:val="en-US"/>
        </w:rPr>
        <w:t xml:space="preserve"> This event</w:t>
      </w:r>
      <w:r w:rsidR="009F7E52">
        <w:rPr>
          <w:lang w:val="en-US"/>
        </w:rPr>
        <w:t xml:space="preserve"> led to widespread dissemination of education to GPs regarding appropriate administration of ZV</w:t>
      </w:r>
      <w:r w:rsidR="00E50F3D">
        <w:rPr>
          <w:lang w:val="en-US"/>
        </w:rPr>
        <w:t>L</w:t>
      </w:r>
      <w:r w:rsidR="009F7E52">
        <w:rPr>
          <w:lang w:val="en-US"/>
        </w:rPr>
        <w:t>.</w:t>
      </w:r>
      <w:r w:rsidR="00D57B34">
        <w:rPr>
          <w:lang w:val="en-US"/>
        </w:rPr>
        <w:fldChar w:fldCharType="begin">
          <w:fldData xml:space="preserve">PEVuZE5vdGU+PENpdGU+PEF1dGhvcj5UaGVyYXBldXRpYyBHb29kcyBBZG1pbmlzdHJhdGlvbjwv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</w:fldData>
        </w:fldChar>
      </w:r>
      <w:r w:rsidR="001F2B30">
        <w:rPr>
          <w:lang w:val="en-US"/>
        </w:rPr>
        <w:instrText xml:space="preserve"> ADDIN EN.CITE </w:instrText>
      </w:r>
      <w:r w:rsidR="001F2B30">
        <w:rPr>
          <w:lang w:val="en-US"/>
        </w:rPr>
        <w:fldChar w:fldCharType="begin">
          <w:fldData xml:space="preserve">PEVuZE5vdGU+PENpdGU+PEF1dGhvcj5UaGVyYXBldXRpYyBHb29kcyBBZG1pbmlzdHJhdGlvbjwv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</w:fldData>
        </w:fldChar>
      </w:r>
      <w:r w:rsidR="001F2B30">
        <w:rPr>
          <w:lang w:val="en-US"/>
        </w:rPr>
        <w:instrText xml:space="preserve"> ADDIN EN.CITE.DATA </w:instrText>
      </w:r>
      <w:r w:rsidR="001F2B30">
        <w:rPr>
          <w:lang w:val="en-US"/>
        </w:rPr>
      </w:r>
      <w:r w:rsidR="001F2B30">
        <w:rPr>
          <w:lang w:val="en-US"/>
        </w:rPr>
        <w:fldChar w:fldCharType="end"/>
      </w:r>
      <w:r w:rsidR="00D57B34">
        <w:rPr>
          <w:lang w:val="en-US"/>
        </w:rPr>
      </w:r>
      <w:r w:rsidR="00D57B34">
        <w:rPr>
          <w:lang w:val="en-US"/>
        </w:rPr>
        <w:fldChar w:fldCharType="separate"/>
      </w:r>
      <w:r w:rsidR="001F2B30">
        <w:rPr>
          <w:noProof/>
          <w:lang w:val="en-US"/>
        </w:rPr>
        <w:t>[26, 28]</w:t>
      </w:r>
      <w:r w:rsidR="00D57B34">
        <w:rPr>
          <w:lang w:val="en-US"/>
        </w:rPr>
        <w:fldChar w:fldCharType="end"/>
      </w:r>
      <w:r w:rsidR="009F7E52">
        <w:rPr>
          <w:lang w:val="en-US"/>
        </w:rPr>
        <w:t xml:space="preserve"> </w:t>
      </w:r>
    </w:p>
    <w:p w14:paraId="35C82D0D" w14:textId="1798D626" w:rsidR="002C1574" w:rsidRPr="00BF031B" w:rsidRDefault="003C4414" w:rsidP="002C1574">
      <w:pPr>
        <w:spacing w:after="120" w:line="480" w:lineRule="auto"/>
        <w:rPr>
          <w:i/>
          <w:color w:val="FF0000"/>
        </w:rPr>
      </w:pPr>
      <w:r>
        <w:rPr>
          <w:lang w:val="en-US"/>
        </w:rPr>
        <w:t xml:space="preserve">This SCCS identified a reduced risk of </w:t>
      </w:r>
      <w:r w:rsidR="0025361F">
        <w:rPr>
          <w:lang w:val="en-US"/>
        </w:rPr>
        <w:t>rash requiring antiviral</w:t>
      </w:r>
      <w:r w:rsidR="0025361F">
        <w:t xml:space="preserve">, </w:t>
      </w:r>
      <w:r w:rsidR="00D20E9E">
        <w:t>clinical attendance</w:t>
      </w:r>
      <w:r>
        <w:t xml:space="preserve"> and</w:t>
      </w:r>
      <w:r w:rsidR="00D20E9E">
        <w:t xml:space="preserve"> MI </w:t>
      </w:r>
      <w:r>
        <w:t>in the pre-exposure window</w:t>
      </w:r>
      <w:r w:rsidR="00D20E9E">
        <w:t xml:space="preserve"> may</w:t>
      </w:r>
      <w:r w:rsidR="0025361F">
        <w:t xml:space="preserve"> supports the healthy</w:t>
      </w:r>
      <w:r w:rsidR="00D20E9E">
        <w:t xml:space="preserve"> </w:t>
      </w:r>
      <w:proofErr w:type="spellStart"/>
      <w:r w:rsidR="00D20E9E">
        <w:t>vaccine</w:t>
      </w:r>
      <w:r w:rsidR="0025361F">
        <w:t>e</w:t>
      </w:r>
      <w:proofErr w:type="spellEnd"/>
      <w:r w:rsidR="00D20E9E">
        <w:t xml:space="preserve"> effect</w:t>
      </w:r>
      <w:r>
        <w:t xml:space="preserve"> and the strength of the SCCS methodology</w:t>
      </w:r>
      <w:r w:rsidR="002C0D3C">
        <w:t>.</w:t>
      </w:r>
      <w:r>
        <w:fldChar w:fldCharType="begin"/>
      </w:r>
      <w:r w:rsidR="00785DBE">
        <w:instrText xml:space="preserve"> ADDIN EN.CITE &lt;EndNote&gt;&lt;Cite&gt;&lt;Author&gt;Baker&lt;/Author&gt;&lt;Year&gt;2015&lt;/Year&gt;&lt;RecNum&gt;87&lt;/RecNum&gt;&lt;DisplayText&gt;[17]&lt;/DisplayText&gt;&lt;record&gt;&lt;rec-number&gt;87&lt;/rec-number&gt;&lt;foreign-keys&gt;&lt;key app="EN" db-id="etz0fzt9irpvzmesttlxpwt8sevx05zeww00" timestamp="1558186230"&gt;87&lt;/key&gt;&lt;/foreign-keys&gt;&lt;ref-type name="Journal Article"&gt;17&lt;/ref-type&gt;&lt;contributors&gt;&lt;authors&gt;&lt;author&gt;Baker, M. A.&lt;/author&gt;&lt;author&gt;Lieu, T. A.&lt;/author&gt;&lt;author&gt;Li, L.&lt;/author&gt;&lt;author&gt;Hua, W.&lt;/author&gt;&lt;author&gt;Qiang, Y.&lt;/author&gt;&lt;author&gt;Kawai, A. T.&lt;/author&gt;&lt;author&gt;Fireman, B. H.&lt;/author&gt;&lt;author&gt;Martin, D. B.&lt;/author&gt;&lt;author&gt;Nguyen, M. D.&lt;/author&gt;&lt;/authors&gt;&lt;/contributors&gt;&lt;titles&gt;&lt;title&gt;A vaccine study design selection framework for the postlicensure rapid immunization safety monitoring program&lt;/title&gt;&lt;secondary-title&gt;Am J Epidemiol&lt;/secondary-title&gt;&lt;alt-title&gt;American journal of epidemiology&lt;/alt-title&gt;&lt;/titles&gt;&lt;alt-periodical&gt;&lt;full-title&gt;American Journal of Epidemiology&lt;/full-title&gt;&lt;/alt-periodical&gt;&lt;pages&gt;608-18&lt;/pages&gt;&lt;volume&gt;181&lt;/volume&gt;&lt;number&gt;8&lt;/number&gt;&lt;edition&gt;2015/03/15&lt;/edition&gt;&lt;keywords&gt;&lt;keyword&gt;Case-Control Studies&lt;/keyword&gt;&lt;keyword&gt;Cohort Studies&lt;/keyword&gt;&lt;keyword&gt;Humans&lt;/keyword&gt;&lt;keyword&gt;Immunization/*adverse effects&lt;/keyword&gt;&lt;keyword&gt;*Patient Safety&lt;/keyword&gt;&lt;keyword&gt;Product Surveillance, Postmarketing/*methods&lt;/keyword&gt;&lt;keyword&gt;Research Design&lt;/keyword&gt;&lt;keyword&gt;Vaccines/*adverse effects&lt;/keyword&gt;&lt;keyword&gt;Mini-Sentinel&lt;/keyword&gt;&lt;keyword&gt;Prism&lt;/keyword&gt;&lt;keyword&gt;immunization&lt;/keyword&gt;&lt;keyword&gt;methods&lt;/keyword&gt;&lt;keyword&gt;safety&lt;/keyword&gt;&lt;keyword&gt;surveillance&lt;/keyword&gt;&lt;keyword&gt;vaccine&lt;/keyword&gt;&lt;/keywords&gt;&lt;dates&gt;&lt;year&gt;2015&lt;/year&gt;&lt;pub-dates&gt;&lt;date&gt;Apr 15&lt;/date&gt;&lt;/pub-dates&gt;&lt;/dates&gt;&lt;isbn&gt;0002-9262&lt;/isbn&gt;&lt;accession-num&gt;25769306&lt;/accession-num&gt;&lt;urls&gt;&lt;/urls&gt;&lt;electronic-resource-num&gt;10.1093/aje/kwu322&lt;/electronic-resource-num&gt;&lt;remote-database-provider&gt;NLM&lt;/remote-database-provider&gt;&lt;language&gt;eng&lt;/language&gt;&lt;/record&gt;&lt;/Cite&gt;&lt;/EndNote&gt;</w:instrText>
      </w:r>
      <w:r>
        <w:fldChar w:fldCharType="separate"/>
      </w:r>
      <w:r w:rsidR="00785DBE">
        <w:rPr>
          <w:noProof/>
        </w:rPr>
        <w:t>[17]</w:t>
      </w:r>
      <w:r>
        <w:fldChar w:fldCharType="end"/>
      </w:r>
      <w:r w:rsidR="002C0D3C">
        <w:t xml:space="preserve"> </w:t>
      </w:r>
      <w:r w:rsidR="00AF58CA">
        <w:t xml:space="preserve">Previous analysis of the </w:t>
      </w:r>
      <w:proofErr w:type="spellStart"/>
      <w:r w:rsidR="00AF58CA">
        <w:t>MedicineInsight</w:t>
      </w:r>
      <w:proofErr w:type="spellEnd"/>
      <w:r w:rsidR="00AF58CA">
        <w:t xml:space="preserve"> data (5.28 million individuals aged 50 to 84 years from November 2016 to October 2017) had shown that recipients of ZVL were less likely to be current smokers (4.3%) than non-recipients (6.5%) and that approximately 20% had practice encounters once per week (J. Marsh, personal </w:t>
      </w:r>
      <w:commentRangeStart w:id="15"/>
      <w:r w:rsidR="00AF58CA">
        <w:t>communication</w:t>
      </w:r>
      <w:commentRangeEnd w:id="15"/>
      <w:r w:rsidR="00AF58CA">
        <w:rPr>
          <w:rStyle w:val="CommentReference"/>
        </w:rPr>
        <w:commentReference w:id="15"/>
      </w:r>
      <w:r w:rsidR="00AF58CA">
        <w:t>).</w:t>
      </w:r>
    </w:p>
    <w:p w14:paraId="30A48280" w14:textId="70355300" w:rsidR="00D57B34" w:rsidRDefault="00D57B34" w:rsidP="00D57B34">
      <w:pPr>
        <w:spacing w:after="120" w:line="480" w:lineRule="auto"/>
      </w:pPr>
      <w:r>
        <w:t xml:space="preserve">Recently, the US Advisory Committee on Immunization Practices (ACIP) has recommended the new </w:t>
      </w:r>
      <w:r w:rsidRPr="00D57B34">
        <w:t>non-live recombinant herpes zoster subunit</w:t>
      </w:r>
      <w:r>
        <w:t xml:space="preserve"> vaccine be used in preference to ZV</w:t>
      </w:r>
      <w:r w:rsidR="00A34CF1">
        <w:t>L</w:t>
      </w:r>
      <w:r>
        <w:t xml:space="preserve"> for </w:t>
      </w:r>
      <w:r w:rsidRPr="00D57B34">
        <w:t>in immunocompetent adults aged 50 years and older</w:t>
      </w:r>
      <w:r>
        <w:t>.</w:t>
      </w:r>
      <w:r>
        <w:fldChar w:fldCharType="begin">
          <w:fldData xml:space="preserve">PEVuZE5vdGU+PENpdGU+PEF1dGhvcj5Eb29saW5nPC9BdXRob3I+PFllYXI+MjAxODwvWWVhcj48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</w:fldData>
        </w:fldChar>
      </w:r>
      <w:r w:rsidR="001F2B30">
        <w:instrText xml:space="preserve"> ADDIN EN.CITE </w:instrText>
      </w:r>
      <w:r w:rsidR="001F2B30">
        <w:fldChar w:fldCharType="begin">
          <w:fldData xml:space="preserve">PEVuZE5vdGU+PENpdGU+PEF1dGhvcj5Eb29saW5nPC9BdXRob3I+PFllYXI+MjAxODwvWWVhcj48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</w:fldData>
        </w:fldChar>
      </w:r>
      <w:r w:rsidR="001F2B30">
        <w:instrText xml:space="preserve"> ADDIN EN.CITE.DATA </w:instrText>
      </w:r>
      <w:r w:rsidR="001F2B30">
        <w:fldChar w:fldCharType="end"/>
      </w:r>
      <w:r>
        <w:fldChar w:fldCharType="separate"/>
      </w:r>
      <w:r w:rsidR="001F2B30">
        <w:rPr>
          <w:noProof/>
        </w:rPr>
        <w:t>[29]</w:t>
      </w:r>
      <w:r>
        <w:fldChar w:fldCharType="end"/>
      </w:r>
      <w:r w:rsidR="005E72FD" w:rsidRPr="005E72FD">
        <w:t xml:space="preserve"> </w:t>
      </w:r>
      <w:r w:rsidR="00A34CF1">
        <w:t>The new</w:t>
      </w:r>
      <w:r w:rsidR="005E72FD">
        <w:t xml:space="preserve"> vaccine was registered in Australia in July 2018</w:t>
      </w:r>
      <w:r w:rsidR="00A34CF1">
        <w:t xml:space="preserve"> and wh</w:t>
      </w:r>
      <w:r w:rsidR="005E72FD">
        <w:t>ile efficacy has been demonstrated, and it is not contraindicated in immunocompromised individuals,</w:t>
      </w:r>
      <w:r w:rsidR="005E72FD">
        <w:fldChar w:fldCharType="begin">
          <w:fldData xml:space="preserve">PEVuZE5vdGU+PENpdGU+PEF1dGhvcj5IdXJsZXk8L0F1dGhvcj48WWVhcj4yMDE4PC9ZZWFyPjxS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=
</w:fldData>
        </w:fldChar>
      </w:r>
      <w:r w:rsidR="001F2B30">
        <w:instrText xml:space="preserve"> ADDIN EN.CITE </w:instrText>
      </w:r>
      <w:r w:rsidR="001F2B30">
        <w:fldChar w:fldCharType="begin">
          <w:fldData xml:space="preserve">PEVuZE5vdGU+PENpdGU+PEF1dGhvcj5IdXJsZXk8L0F1dGhvcj48WWVhcj4yMDE4PC9ZZWFyPjxS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=
</w:fldData>
        </w:fldChar>
      </w:r>
      <w:r w:rsidR="001F2B30">
        <w:instrText xml:space="preserve"> ADDIN EN.CITE.DATA </w:instrText>
      </w:r>
      <w:r w:rsidR="001F2B30">
        <w:fldChar w:fldCharType="end"/>
      </w:r>
      <w:r w:rsidR="005E72FD">
        <w:fldChar w:fldCharType="separate"/>
      </w:r>
      <w:r w:rsidR="001F2B30">
        <w:rPr>
          <w:noProof/>
        </w:rPr>
        <w:t>[27]</w:t>
      </w:r>
      <w:r w:rsidR="005E72FD">
        <w:fldChar w:fldCharType="end"/>
      </w:r>
      <w:r w:rsidR="005E72FD">
        <w:t xml:space="preserve"> a recent meta-analysis suggests that it may be associated with more ISR than </w:t>
      </w:r>
      <w:r w:rsidR="00A34CF1">
        <w:t>ZVL</w:t>
      </w:r>
      <w:r w:rsidR="005E72FD">
        <w:t>.</w:t>
      </w:r>
      <w:r w:rsidR="005E72FD">
        <w:fldChar w:fldCharType="begin">
          <w:fldData xml:space="preserve">PEVuZE5vdGU+PENpdGU+PEF1dGhvcj5UcmljY288L0F1dGhvcj48WWVhcj4yMDE4PC9ZZWFyPjxS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</w:fldData>
        </w:fldChar>
      </w:r>
      <w:r w:rsidR="001F2B30">
        <w:instrText xml:space="preserve"> ADDIN EN.CITE </w:instrText>
      </w:r>
      <w:r w:rsidR="001F2B30">
        <w:fldChar w:fldCharType="begin">
          <w:fldData xml:space="preserve">PEVuZE5vdGU+PENpdGU+PEF1dGhvcj5UcmljY288L0F1dGhvcj48WWVhcj4yMDE4PC9ZZWFyPjxS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</w:fldData>
        </w:fldChar>
      </w:r>
      <w:r w:rsidR="001F2B30">
        <w:instrText xml:space="preserve"> ADDIN EN.CITE.DATA </w:instrText>
      </w:r>
      <w:r w:rsidR="001F2B30">
        <w:fldChar w:fldCharType="end"/>
      </w:r>
      <w:r w:rsidR="005E72FD">
        <w:fldChar w:fldCharType="separate"/>
      </w:r>
      <w:r w:rsidR="001F2B30">
        <w:rPr>
          <w:noProof/>
        </w:rPr>
        <w:t>[30]</w:t>
      </w:r>
      <w:r w:rsidR="005E72FD">
        <w:fldChar w:fldCharType="end"/>
      </w:r>
      <w:r w:rsidR="00A34CF1">
        <w:t xml:space="preserve"> The </w:t>
      </w:r>
      <w:proofErr w:type="spellStart"/>
      <w:r w:rsidR="00A34CF1">
        <w:t>MedicineInsight</w:t>
      </w:r>
      <w:proofErr w:type="spellEnd"/>
      <w:r w:rsidR="00A34CF1">
        <w:t xml:space="preserve"> data will be valuable in evaluating the comparative risk of adverse events following introduction on the new vaccine.</w:t>
      </w:r>
    </w:p>
    <w:p w14:paraId="11C634DC" w14:textId="6CB60627" w:rsidR="001B1071" w:rsidRDefault="002C0D3C" w:rsidP="00AF6B80">
      <w:pPr>
        <w:spacing w:after="120" w:line="480" w:lineRule="auto"/>
      </w:pPr>
      <w:r>
        <w:lastRenderedPageBreak/>
        <w:t xml:space="preserve">Although our results are reassuring, there are limitations to the </w:t>
      </w:r>
      <w:r w:rsidRPr="00442868">
        <w:t xml:space="preserve">use of </w:t>
      </w:r>
      <w:proofErr w:type="spellStart"/>
      <w:r w:rsidR="00030462" w:rsidRPr="00442868">
        <w:t>MedicineInsight</w:t>
      </w:r>
      <w:proofErr w:type="spellEnd"/>
      <w:r w:rsidR="00030462" w:rsidRPr="00442868">
        <w:t xml:space="preserve"> data</w:t>
      </w:r>
      <w:r w:rsidRPr="00442868">
        <w:t xml:space="preserve">. </w:t>
      </w:r>
      <w:r w:rsidR="00030462" w:rsidRPr="00442868">
        <w:t xml:space="preserve">The </w:t>
      </w:r>
      <w:r w:rsidR="00030462">
        <w:t>quality of data is dependent on GP data entry into the on-site clinical information system. Where an outcome is not recorded, it is not possible to know whether this reflected an absence of the outcome or of documentation, particularly for minor outcomes such as ISR.</w:t>
      </w:r>
      <w:r w:rsidR="005A5D72">
        <w:t xml:space="preserve"> As data is entered as free text, </w:t>
      </w:r>
      <w:r w:rsidR="00030462" w:rsidRPr="005A5D72">
        <w:t>exposures and outcome events were identified by regular expression searches of text strings</w:t>
      </w:r>
      <w:r w:rsidR="005A5D72" w:rsidRPr="005A5D72">
        <w:t xml:space="preserve"> which are difficult to validate</w:t>
      </w:r>
      <w:r w:rsidR="00030462" w:rsidRPr="005A5D72">
        <w:t>.</w:t>
      </w:r>
      <w:r w:rsidR="005A5D72">
        <w:t xml:space="preserve"> It was not possible to determine event onset dates as these could only be inferred </w:t>
      </w:r>
      <w:r w:rsidR="005A5D72" w:rsidRPr="005A5D72">
        <w:t>from the encounter or diagnosis date recorded. It was not possible to determine whether cases were immunocompromised</w:t>
      </w:r>
      <w:r w:rsidR="000E1AEE">
        <w:t xml:space="preserve"> due to the complexity of classifying the immune status of individual patients based on limited information; immunocompromise </w:t>
      </w:r>
      <w:r w:rsidR="005A5D72" w:rsidRPr="005A5D72">
        <w:t>may affect the experience of adverse events.</w:t>
      </w:r>
      <w:r w:rsidR="005A5D72" w:rsidRPr="005A5D72">
        <w:fldChar w:fldCharType="begin">
          <w:fldData xml:space="preserve">PEVuZE5vdGU+PENpdGU+PEF1dGhvcj5BbGV4YW5kZXI8L0F1dGhvcj48WWVhcj4yMDE4PC9ZZWFy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</w:fldData>
        </w:fldChar>
      </w:r>
      <w:r w:rsidR="005A5D72" w:rsidRPr="005A5D72">
        <w:instrText xml:space="preserve"> ADDIN EN.CITE </w:instrText>
      </w:r>
      <w:r w:rsidR="005A5D72" w:rsidRPr="005A5D72">
        <w:fldChar w:fldCharType="begin">
          <w:fldData xml:space="preserve">PEVuZE5vdGU+PENpdGU+PEF1dGhvcj5BbGV4YW5kZXI8L0F1dGhvcj48WWVhcj4yMDE4PC9ZZWFy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</w:fldData>
        </w:fldChar>
      </w:r>
      <w:r w:rsidR="005A5D72" w:rsidRPr="005A5D72">
        <w:instrText xml:space="preserve"> ADDIN EN.CITE.DATA </w:instrText>
      </w:r>
      <w:r w:rsidR="005A5D72" w:rsidRPr="005A5D72">
        <w:fldChar w:fldCharType="end"/>
      </w:r>
      <w:r w:rsidR="005A5D72" w:rsidRPr="005A5D72">
        <w:fldChar w:fldCharType="separate"/>
      </w:r>
      <w:r w:rsidR="005A5D72" w:rsidRPr="005A5D72">
        <w:rPr>
          <w:noProof/>
        </w:rPr>
        <w:t>[26, 31]</w:t>
      </w:r>
      <w:r w:rsidR="005A5D72" w:rsidRPr="005A5D72">
        <w:fldChar w:fldCharType="end"/>
      </w:r>
      <w:r w:rsidR="005A5D72">
        <w:t xml:space="preserve"> </w:t>
      </w:r>
      <w:commentRangeStart w:id="16"/>
      <w:r>
        <w:t>Outcomes</w:t>
      </w:r>
      <w:commentRangeEnd w:id="16"/>
      <w:r w:rsidR="00CD6BB2">
        <w:rPr>
          <w:rStyle w:val="CommentReference"/>
        </w:rPr>
        <w:commentReference w:id="16"/>
      </w:r>
      <w:r>
        <w:t xml:space="preserve"> such as stroke and MI may be </w:t>
      </w:r>
      <w:r w:rsidR="000347F6">
        <w:t xml:space="preserve">more likely to present to an emergency department than to primary care, such that general practice data may be insufficiently sensitive for these events. </w:t>
      </w:r>
    </w:p>
    <w:p w14:paraId="1E16F9C9" w14:textId="7610638C" w:rsidR="00B074A9" w:rsidRDefault="00B074A9" w:rsidP="00AF6B80">
      <w:pPr>
        <w:spacing w:after="120" w:line="480" w:lineRule="auto"/>
      </w:pPr>
      <w:r>
        <w:t xml:space="preserve">The use of general practice data and the SCCS design is a critical step in moving </w:t>
      </w:r>
      <w:r w:rsidRPr="00B074A9">
        <w:t xml:space="preserve">beyond passive surveillance </w:t>
      </w:r>
      <w:r>
        <w:t>and</w:t>
      </w:r>
      <w:r w:rsidRPr="00B074A9">
        <w:t xml:space="preserve"> its inherent limitations</w:t>
      </w:r>
      <w:r>
        <w:t xml:space="preserve">. </w:t>
      </w:r>
      <w:r w:rsidRPr="00B074A9">
        <w:t>In Australia, many patients, especially older patients, see a regular general practitioner and GPs are immunisation providers for most patient cohorts. There is significant scope to better utilise routinely collected GP data for vaccine safety surveillance once the limitations and applications are more fully understood and validation of methodology has occurred.</w:t>
      </w:r>
      <w:r w:rsidR="00046004">
        <w:t xml:space="preserve"> For more severe adverse events, the application of SCCS to hospitalisation data has been effective internationally.</w:t>
      </w:r>
      <w:r w:rsidR="00046004">
        <w:fldChar w:fldCharType="begin">
          <w:fldData xml:space="preserve">PEVuZE5vdGU+PENpdGU+PEF1dGhvcj5CYWtrZW48L0F1dGhvcj48WWVhcj4yMDE1PC9ZZWFyPjxS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</w:fldData>
        </w:fldChar>
      </w:r>
      <w:r w:rsidR="00785DBE">
        <w:instrText xml:space="preserve"> ADDIN EN.CITE </w:instrText>
      </w:r>
      <w:r w:rsidR="00785DBE">
        <w:fldChar w:fldCharType="begin">
          <w:fldData xml:space="preserve">PEVuZE5vdGU+PENpdGU+PEF1dGhvcj5CYWtrZW48L0F1dGhvcj48WWVhcj4yMDE1PC9ZZWFyPjxS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</w:fldData>
        </w:fldChar>
      </w:r>
      <w:r w:rsidR="00785DBE">
        <w:instrText xml:space="preserve"> ADDIN EN.CITE.DATA </w:instrText>
      </w:r>
      <w:r w:rsidR="00785DBE">
        <w:fldChar w:fldCharType="end"/>
      </w:r>
      <w:r w:rsidR="00046004">
        <w:fldChar w:fldCharType="separate"/>
      </w:r>
      <w:r w:rsidR="00785DBE">
        <w:rPr>
          <w:noProof/>
        </w:rPr>
        <w:t>[15, 16]</w:t>
      </w:r>
      <w:r w:rsidR="00046004">
        <w:fldChar w:fldCharType="end"/>
      </w:r>
      <w:r w:rsidRPr="00B074A9">
        <w:t xml:space="preserve"> Linkage with hospitalisation data</w:t>
      </w:r>
      <w:r w:rsidR="00046004">
        <w:t xml:space="preserve"> in Australia</w:t>
      </w:r>
      <w:r w:rsidRPr="00B074A9">
        <w:t xml:space="preserve"> will make primary care data a rich source of information</w:t>
      </w:r>
      <w:r w:rsidR="00403AB4">
        <w:t>.</w:t>
      </w:r>
    </w:p>
    <w:p w14:paraId="2580C3C3" w14:textId="77777777" w:rsidR="005A64DB" w:rsidRDefault="005A64DB" w:rsidP="00C92A9C">
      <w:pPr>
        <w:pStyle w:val="ListParagraph"/>
        <w:numPr>
          <w:ilvl w:val="0"/>
          <w:numId w:val="6"/>
        </w:numPr>
        <w:spacing w:after="120" w:line="480" w:lineRule="auto"/>
        <w:contextualSpacing w:val="0"/>
        <w:rPr>
          <w:b/>
        </w:rPr>
      </w:pPr>
      <w:r>
        <w:rPr>
          <w:b/>
        </w:rPr>
        <w:t>Conclusion</w:t>
      </w:r>
    </w:p>
    <w:p w14:paraId="57E2DF30" w14:textId="43894095" w:rsidR="005A64DB" w:rsidRPr="002C1574" w:rsidRDefault="002C1574" w:rsidP="00EC2380">
      <w:pPr>
        <w:spacing w:after="120" w:line="480" w:lineRule="auto"/>
      </w:pPr>
      <w:r>
        <w:t xml:space="preserve">No new safety concerns were identified for </w:t>
      </w:r>
      <w:r w:rsidR="008B075F">
        <w:t>ZVL</w:t>
      </w:r>
      <w:r>
        <w:t xml:space="preserve"> in this study based on a novel data source using a SCCS design. Expected findings in relation to the positive (ISR) and negative (burn) control conditions confirm the validity of the SCCS in this setting, using general practice data. Findings in relation to </w:t>
      </w:r>
      <w:r>
        <w:lastRenderedPageBreak/>
        <w:t xml:space="preserve">cardiovascular disease and stroke </w:t>
      </w:r>
      <w:r w:rsidR="008B075F">
        <w:t>were reassuring</w:t>
      </w:r>
      <w:r w:rsidR="001B1071">
        <w:t>. Further work should focus on validation of identified exposures and outcomes and linkage with hospitalisation data.</w:t>
      </w:r>
    </w:p>
    <w:p w14:paraId="35991BFD" w14:textId="77777777" w:rsidR="005A64DB" w:rsidRDefault="005A64DB" w:rsidP="00EC2380">
      <w:pPr>
        <w:spacing w:after="120" w:line="480" w:lineRule="auto"/>
        <w:rPr>
          <w:b/>
        </w:rPr>
      </w:pPr>
      <w:r>
        <w:rPr>
          <w:b/>
        </w:rPr>
        <w:t xml:space="preserve">Statement </w:t>
      </w:r>
    </w:p>
    <w:p w14:paraId="4DD393CC" w14:textId="77777777" w:rsidR="005A64DB" w:rsidRPr="00A31280" w:rsidRDefault="005A64DB" w:rsidP="00EC2380">
      <w:pPr>
        <w:spacing w:after="120" w:line="480" w:lineRule="auto"/>
        <w:rPr>
          <w:i/>
        </w:rPr>
      </w:pPr>
      <w:proofErr w:type="gramStart"/>
      <w:r w:rsidRPr="00A31280">
        <w:rPr>
          <w:i/>
        </w:rPr>
        <w:t>….This</w:t>
      </w:r>
      <w:proofErr w:type="gramEnd"/>
      <w:r w:rsidRPr="00A31280">
        <w:rPr>
          <w:i/>
        </w:rPr>
        <w:t xml:space="preserve"> paper contains original unpublished work and is not being submitted for publication elsewhere.</w:t>
      </w:r>
      <w:r>
        <w:rPr>
          <w:i/>
        </w:rPr>
        <w:t xml:space="preserve"> Any conference/other presentation….</w:t>
      </w:r>
    </w:p>
    <w:p w14:paraId="48D9DF9C" w14:textId="77777777" w:rsidR="005A64DB" w:rsidRDefault="005A64DB" w:rsidP="00EC2380">
      <w:pPr>
        <w:spacing w:after="120" w:line="480" w:lineRule="auto"/>
        <w:rPr>
          <w:b/>
        </w:rPr>
      </w:pPr>
      <w:r>
        <w:rPr>
          <w:b/>
        </w:rPr>
        <w:t>Disclaimer??</w:t>
      </w:r>
    </w:p>
    <w:p w14:paraId="69645017" w14:textId="77777777" w:rsidR="005A64DB" w:rsidRDefault="005A64DB" w:rsidP="00EC2380">
      <w:pPr>
        <w:spacing w:after="120" w:line="480" w:lineRule="auto"/>
        <w:rPr>
          <w:b/>
        </w:rPr>
      </w:pPr>
      <w:r>
        <w:rPr>
          <w:b/>
        </w:rPr>
        <w:t>Funding source</w:t>
      </w:r>
    </w:p>
    <w:p w14:paraId="48617C30" w14:textId="77777777" w:rsidR="005A64DB" w:rsidRPr="00A31280" w:rsidRDefault="005A64DB" w:rsidP="00EC2380">
      <w:pPr>
        <w:spacing w:after="120" w:line="480" w:lineRule="auto"/>
        <w:rPr>
          <w:b/>
        </w:rPr>
      </w:pPr>
      <w:r>
        <w:rPr>
          <w:b/>
        </w:rPr>
        <w:t xml:space="preserve">Conflicts of interest statement </w:t>
      </w:r>
    </w:p>
    <w:p w14:paraId="5EE6249D" w14:textId="77777777" w:rsidR="005A64DB" w:rsidRPr="00A31280" w:rsidRDefault="005A64DB" w:rsidP="00EC2380">
      <w:pPr>
        <w:spacing w:after="120" w:line="480" w:lineRule="auto"/>
        <w:rPr>
          <w:b/>
        </w:rPr>
      </w:pPr>
      <w:r w:rsidRPr="00A31280">
        <w:rPr>
          <w:b/>
        </w:rPr>
        <w:t xml:space="preserve">Author contributions? </w:t>
      </w:r>
    </w:p>
    <w:p w14:paraId="3E177972" w14:textId="77777777" w:rsidR="005A64DB" w:rsidRDefault="005A64DB" w:rsidP="00EC2380">
      <w:pPr>
        <w:spacing w:after="120" w:line="480" w:lineRule="auto"/>
        <w:rPr>
          <w:b/>
        </w:rPr>
      </w:pPr>
      <w:r>
        <w:rPr>
          <w:b/>
        </w:rPr>
        <w:t xml:space="preserve">Acknowledgements </w:t>
      </w:r>
    </w:p>
    <w:p w14:paraId="259ADF29" w14:textId="77777777" w:rsidR="005A64DB" w:rsidRDefault="005A64DB" w:rsidP="00EC2380">
      <w:pPr>
        <w:spacing w:after="120" w:line="480" w:lineRule="auto"/>
        <w:rPr>
          <w:b/>
        </w:rPr>
      </w:pPr>
    </w:p>
    <w:p w14:paraId="416FEC14" w14:textId="77777777" w:rsidR="005A64DB" w:rsidRDefault="005A64DB" w:rsidP="00EC2380">
      <w:pPr>
        <w:spacing w:after="120" w:line="480" w:lineRule="auto"/>
        <w:rPr>
          <w:b/>
        </w:rPr>
      </w:pPr>
      <w:r>
        <w:rPr>
          <w:b/>
        </w:rPr>
        <w:t>References</w:t>
      </w:r>
    </w:p>
    <w:p w14:paraId="6DD1C5FD" w14:textId="77777777" w:rsidR="00785DBE" w:rsidRPr="00785DBE" w:rsidRDefault="005A64DB" w:rsidP="00785DBE">
      <w:pPr>
        <w:pStyle w:val="EndNoteBibliography"/>
        <w:spacing w:after="0"/>
      </w:pPr>
      <w:r>
        <w:fldChar w:fldCharType="begin"/>
      </w:r>
      <w:r>
        <w:instrText xml:space="preserve"> ADDIN EN.REFLIST </w:instrText>
      </w:r>
      <w:r>
        <w:fldChar w:fldCharType="separate"/>
      </w:r>
      <w:r w:rsidR="00785DBE" w:rsidRPr="00785DBE">
        <w:t>[1] Brisson M, Edmunds WJ, Law B, Gay NJ, Walld R, Brownell M, et al. Epidemiology of varicella zoster virus infection in Canada and the United Kingdom. Epidemiology and infection. 2001;127:305-14.</w:t>
      </w:r>
    </w:p>
    <w:p w14:paraId="1DD377DD" w14:textId="77777777" w:rsidR="00785DBE" w:rsidRPr="00785DBE" w:rsidRDefault="00785DBE" w:rsidP="00785DBE">
      <w:pPr>
        <w:pStyle w:val="EndNoteBibliography"/>
        <w:spacing w:after="0"/>
      </w:pPr>
      <w:r w:rsidRPr="00785DBE">
        <w:t>[2] Stein AN, Britt H, Harrison C, Conway EL, Cunningham A, Macintyre CR. Herpes zoster burden of illness and health care resource utilisation in the Australian population aged 50 years and older. Vaccine. 2009;27:520-9.</w:t>
      </w:r>
    </w:p>
    <w:p w14:paraId="306DBE67" w14:textId="77777777" w:rsidR="00785DBE" w:rsidRPr="00785DBE" w:rsidRDefault="00785DBE" w:rsidP="00785DBE">
      <w:pPr>
        <w:pStyle w:val="EndNoteBibliography"/>
        <w:spacing w:after="0"/>
      </w:pPr>
      <w:r w:rsidRPr="00785DBE">
        <w:t>[3] Pinchinat S, Cebrián-Cuenca AM, Bricout H, Johnson RW. Similar herpes zoster incidence across Europe: results from a systematic literature review. BMC infectious diseases. 2013;13:170-.</w:t>
      </w:r>
    </w:p>
    <w:p w14:paraId="49DE4FC0" w14:textId="77777777" w:rsidR="00785DBE" w:rsidRPr="00785DBE" w:rsidRDefault="00785DBE" w:rsidP="00785DBE">
      <w:pPr>
        <w:pStyle w:val="EndNoteBibliography"/>
        <w:spacing w:after="0"/>
      </w:pPr>
      <w:r w:rsidRPr="00785DBE">
        <w:t>[4] Insinga RP, Itzler RF, Pellissier JM, Saddier P, Nikas AA. The incidence of herpes zoster in a United States administrative database. Journal of general internal medicine. 2005;20:748-53.</w:t>
      </w:r>
    </w:p>
    <w:p w14:paraId="38B27168" w14:textId="77777777" w:rsidR="00785DBE" w:rsidRPr="00785DBE" w:rsidRDefault="00785DBE" w:rsidP="00785DBE">
      <w:pPr>
        <w:pStyle w:val="EndNoteBibliography"/>
        <w:spacing w:after="0"/>
      </w:pPr>
      <w:r w:rsidRPr="00785DBE">
        <w:t>[5] Yawn BP, Saddier P, Wollan PC, St Sauver JL, Kurland MJ, Sy LS. A population-based study of the incidence and complication rates of herpes zoster before zoster vaccine introduction. Mayo Clin Proc. 2007;82:1341-9.</w:t>
      </w:r>
    </w:p>
    <w:p w14:paraId="03C0D6B6" w14:textId="77777777" w:rsidR="00785DBE" w:rsidRPr="00785DBE" w:rsidRDefault="00785DBE" w:rsidP="00785DBE">
      <w:pPr>
        <w:pStyle w:val="EndNoteBibliography"/>
        <w:spacing w:after="0"/>
      </w:pPr>
      <w:r w:rsidRPr="00785DBE">
        <w:t>[6] Oxman MN, Levin MJ, Johnson GR, Schmader KE, Straus SE, Gelb LD, et al. A vaccine to prevent herpes zoster and postherpetic neuralgia in older adults. The New England journal of medicine. 2005;352:2271-84.</w:t>
      </w:r>
    </w:p>
    <w:p w14:paraId="1CD5A42F" w14:textId="77777777" w:rsidR="00785DBE" w:rsidRPr="00785DBE" w:rsidRDefault="00785DBE" w:rsidP="00785DBE">
      <w:pPr>
        <w:pStyle w:val="EndNoteBibliography"/>
        <w:spacing w:after="0"/>
      </w:pPr>
      <w:r w:rsidRPr="00785DBE">
        <w:t>[7] Gagliardi AM, Andriolo BN, Torloni MR, Soares BG. Vaccines for preventing herpes zoster in older adults. Cochrane Database of Systematic Reviews. 2016;3:CD008858.</w:t>
      </w:r>
    </w:p>
    <w:p w14:paraId="1728664D" w14:textId="77777777" w:rsidR="00785DBE" w:rsidRPr="00785DBE" w:rsidRDefault="00785DBE" w:rsidP="00785DBE">
      <w:pPr>
        <w:pStyle w:val="EndNoteBibliography"/>
        <w:spacing w:after="0"/>
      </w:pPr>
      <w:r w:rsidRPr="00785DBE">
        <w:t>[8] Schmader KE, Levin MJ, Gnann JW, Jr., McNeil SA, Vesikari T, Betts RF, et al. Efficacy, safety, and tolerability of herpes zoster vaccine in persons aged 50-59 years. Clin Infect Dis. 2012;54:922-8.</w:t>
      </w:r>
    </w:p>
    <w:p w14:paraId="2A19D444" w14:textId="77777777" w:rsidR="00785DBE" w:rsidRPr="00785DBE" w:rsidRDefault="00785DBE" w:rsidP="00785DBE">
      <w:pPr>
        <w:pStyle w:val="EndNoteBibliography"/>
        <w:spacing w:after="0"/>
      </w:pPr>
      <w:r w:rsidRPr="00785DBE">
        <w:t>[9] Murray AV, Reisinger KS, Kerzner B, Stek JE, Sausser TA, Xu J, et al. Safety and tolerability of zoster vaccine in adults &gt;=60 years old. Human Vaccines. 2011;7:1130-6.</w:t>
      </w:r>
    </w:p>
    <w:p w14:paraId="76837E95" w14:textId="77777777" w:rsidR="00785DBE" w:rsidRPr="00785DBE" w:rsidRDefault="00785DBE" w:rsidP="00785DBE">
      <w:pPr>
        <w:pStyle w:val="EndNoteBibliography"/>
        <w:spacing w:after="0"/>
      </w:pPr>
      <w:r w:rsidRPr="00785DBE">
        <w:lastRenderedPageBreak/>
        <w:t>[10] Willis ED, Woodward M, Brown E, Popmihajlov Z, Saddier P, Annunziato PW, et al. Herpes zoster vaccine live: A 10year review of post-marketing safety experience. Vaccine. 2017;35:7231-9.</w:t>
      </w:r>
    </w:p>
    <w:p w14:paraId="23520B55" w14:textId="77777777" w:rsidR="00785DBE" w:rsidRPr="00785DBE" w:rsidRDefault="00785DBE" w:rsidP="00785DBE">
      <w:pPr>
        <w:pStyle w:val="EndNoteBibliography"/>
        <w:spacing w:after="0"/>
      </w:pPr>
      <w:r w:rsidRPr="00785DBE">
        <w:t>[11] Miller ER, Lewis P, Shimabukuro TT, Su J, Moro P, Woo EJ, et al. Post-licensure safety surveillance of zoster vaccine live (Zostavax) in the United States, Vaccine Adverse Event Reporting System (VAERS), 2006-2015. Human vaccines &amp; Immunotherapeutics. 2018;14:1963-9.</w:t>
      </w:r>
    </w:p>
    <w:p w14:paraId="145C4186" w14:textId="77777777" w:rsidR="00785DBE" w:rsidRPr="00785DBE" w:rsidRDefault="00785DBE" w:rsidP="00785DBE">
      <w:pPr>
        <w:pStyle w:val="EndNoteBibliography"/>
        <w:spacing w:after="0"/>
      </w:pPr>
      <w:r w:rsidRPr="00785DBE">
        <w:t>[12] Petersen I, Douglas I, Whitaker H. Self controlled case series methods: an alternative to standard epidemiological study designs. BMJ. 2016;354:i4515.</w:t>
      </w:r>
    </w:p>
    <w:p w14:paraId="460F482F" w14:textId="77777777" w:rsidR="00785DBE" w:rsidRPr="00785DBE" w:rsidRDefault="00785DBE" w:rsidP="00785DBE">
      <w:pPr>
        <w:pStyle w:val="EndNoteBibliography"/>
        <w:spacing w:after="0"/>
      </w:pPr>
      <w:r w:rsidRPr="00785DBE">
        <w:t>[13] Tseng HF, Liu A, Sy L, Marcy SM, Fireman B, Weintraub E, et al. Safety of zoster vaccine in adults from a large managed-care cohort: a Vaccine Safety Datalink study. Journal of internal medicine. 2012;271:510-20.</w:t>
      </w:r>
    </w:p>
    <w:p w14:paraId="1C7BB3CA" w14:textId="77777777" w:rsidR="00785DBE" w:rsidRPr="00785DBE" w:rsidRDefault="00785DBE" w:rsidP="00785DBE">
      <w:pPr>
        <w:pStyle w:val="EndNoteBibliography"/>
        <w:spacing w:after="0"/>
      </w:pPr>
      <w:r w:rsidRPr="00785DBE">
        <w:t>[14] Buttery JP, Danchin MH, Lee KJ, Carlin JB, McIntyre PB, Elliott EJ, et al. Intussusception following rotavirus vaccine administration: post-marketing surveillance in the National Immunization Program in Australia. Vaccine. 2011;29:3061-6.</w:t>
      </w:r>
    </w:p>
    <w:p w14:paraId="745ECD7E" w14:textId="77777777" w:rsidR="00785DBE" w:rsidRPr="00785DBE" w:rsidRDefault="00785DBE" w:rsidP="00785DBE">
      <w:pPr>
        <w:pStyle w:val="EndNoteBibliography"/>
        <w:spacing w:after="0"/>
      </w:pPr>
      <w:r w:rsidRPr="00785DBE">
        <w:t>[15] Bakken IJ, Aaberg KM, Ghaderi S, Gunnes N, Trogstad L, Magnus P, et al. Febrile seizures after 2009 influenza A (H1N1) vaccination and infection: a nationwide registry-based study. BMC Infect Dis. 2015;15:506.</w:t>
      </w:r>
    </w:p>
    <w:p w14:paraId="006DB524" w14:textId="77777777" w:rsidR="00785DBE" w:rsidRPr="00785DBE" w:rsidRDefault="00785DBE" w:rsidP="00785DBE">
      <w:pPr>
        <w:pStyle w:val="EndNoteBibliography"/>
        <w:spacing w:after="0"/>
      </w:pPr>
      <w:r w:rsidRPr="00785DBE">
        <w:t>[16] Stowe J, Andrews N, Ladhani S, Miller E. The risk of intussusception following monovalent rotavirus vaccination in England: A self-controlled case-series evaluation. Vaccine. 2016;34:3684-9.</w:t>
      </w:r>
    </w:p>
    <w:p w14:paraId="7DCD45E4" w14:textId="77777777" w:rsidR="00785DBE" w:rsidRPr="00785DBE" w:rsidRDefault="00785DBE" w:rsidP="00785DBE">
      <w:pPr>
        <w:pStyle w:val="EndNoteBibliography"/>
        <w:spacing w:after="0"/>
      </w:pPr>
      <w:r w:rsidRPr="00785DBE">
        <w:t>[17] Baker MA, Lieu TA, Li L, Hua W, Qiang Y, Kawai AT, et al. A vaccine study design selection framework for the postlicensure rapid immunization safety monitoring program. Am J Epidemiol. 2015;181:608-18.</w:t>
      </w:r>
    </w:p>
    <w:p w14:paraId="569CC193" w14:textId="77777777" w:rsidR="00785DBE" w:rsidRPr="00785DBE" w:rsidRDefault="00785DBE" w:rsidP="00785DBE">
      <w:pPr>
        <w:pStyle w:val="EndNoteBibliography"/>
        <w:spacing w:after="0"/>
      </w:pPr>
      <w:r w:rsidRPr="00785DBE">
        <w:t>[18] Simberkoff MS, Arbeit RD, Johnson GR, Oxman MN, Boardman KD, Williams HM, et al. Safety of herpes zoster vaccine in the shingles prevention study: a randomized trial. Annals of internal medicine. 2010;152:545-54.</w:t>
      </w:r>
    </w:p>
    <w:p w14:paraId="0592A959" w14:textId="77777777" w:rsidR="00785DBE" w:rsidRPr="00785DBE" w:rsidRDefault="00785DBE" w:rsidP="00785DBE">
      <w:pPr>
        <w:pStyle w:val="EndNoteBibliography"/>
        <w:spacing w:after="0"/>
      </w:pPr>
      <w:r w:rsidRPr="00785DBE">
        <w:t>[19] Baxter R, Tran TN, Hansen J, Emery M, Fireman B, Bartlett J, et al. Safety of ZostavaxTM--a cohort study in a managed care organization. Vaccine. 2012;30:6636-41.</w:t>
      </w:r>
    </w:p>
    <w:p w14:paraId="7E624A43" w14:textId="77777777" w:rsidR="00785DBE" w:rsidRPr="00785DBE" w:rsidRDefault="00785DBE" w:rsidP="00785DBE">
      <w:pPr>
        <w:pStyle w:val="EndNoteBibliography"/>
        <w:spacing w:after="0"/>
      </w:pPr>
      <w:r w:rsidRPr="00785DBE">
        <w:t>[20] Minassian C, Thomas SL, Smeeth L, Douglas I, Brauer R, Langan SM. Acute Cardiovascular Events after Herpes Zoster: A Self-Controlled Case Series Analysis in Vaccinated and Unvaccinated Older Residents of the United States. PLoS Medicine / Public Library of Science. 2015;12:e1001919.</w:t>
      </w:r>
    </w:p>
    <w:p w14:paraId="33597121" w14:textId="77777777" w:rsidR="00785DBE" w:rsidRPr="00785DBE" w:rsidRDefault="00785DBE" w:rsidP="00785DBE">
      <w:pPr>
        <w:pStyle w:val="EndNoteBibliography"/>
        <w:spacing w:after="0"/>
      </w:pPr>
      <w:r w:rsidRPr="00785DBE">
        <w:t>[21] Schink T, Behr S, Thone K, Bricout H, Garbe E. Risk of Stroke after Herpes Zoster - Evidence from a German Self-Controlled Case-Series Study. PLoS ONE [Electronic Resource]. 2016;11:e0166554.</w:t>
      </w:r>
    </w:p>
    <w:p w14:paraId="3A86700E" w14:textId="77777777" w:rsidR="00785DBE" w:rsidRPr="00785DBE" w:rsidRDefault="00785DBE" w:rsidP="00785DBE">
      <w:pPr>
        <w:pStyle w:val="EndNoteBibliography"/>
        <w:spacing w:after="0"/>
      </w:pPr>
      <w:r w:rsidRPr="00785DBE">
        <w:t>[22] Gilden D, Cohrs R, Mahalingam R, Nagel M. Varicella zoster virus vasculopathies: diverse clinical manifestations, laboratory features, pathogenesis, and treatment. . Lancet Neurol. 2009;8:731-40.</w:t>
      </w:r>
    </w:p>
    <w:p w14:paraId="000E9294" w14:textId="77777777" w:rsidR="00785DBE" w:rsidRPr="00785DBE" w:rsidRDefault="00785DBE" w:rsidP="00785DBE">
      <w:pPr>
        <w:pStyle w:val="EndNoteBibliography"/>
        <w:spacing w:after="0"/>
      </w:pPr>
      <w:r w:rsidRPr="00785DBE">
        <w:t>[23] Australian Bureau of Statistics. Population. Canberra: ABS; 2019.</w:t>
      </w:r>
    </w:p>
    <w:p w14:paraId="609BCD19" w14:textId="77777777" w:rsidR="00785DBE" w:rsidRPr="00785DBE" w:rsidRDefault="00785DBE" w:rsidP="00785DBE">
      <w:pPr>
        <w:pStyle w:val="EndNoteBibliography"/>
        <w:spacing w:after="0"/>
      </w:pPr>
      <w:r w:rsidRPr="00785DBE">
        <w:t>[24] Levin MJ, Buchwald UK, Gardner J, Martin J, Stek JE, Brown E, et al. Immunogenicity and safety of zoster vaccine live administered with quadrivalent influenza virus vaccine. Vaccine. 2018;36:179-85.</w:t>
      </w:r>
    </w:p>
    <w:p w14:paraId="1C6E49A4" w14:textId="77777777" w:rsidR="00785DBE" w:rsidRPr="00785DBE" w:rsidRDefault="00785DBE" w:rsidP="00785DBE">
      <w:pPr>
        <w:pStyle w:val="EndNoteBibliography"/>
        <w:spacing w:after="0"/>
      </w:pPr>
      <w:r w:rsidRPr="00785DBE">
        <w:t>[25] Ely JW, Seabury Stone M. The generalized rash: part I. Differential diagnosis. American family physician. 2010;81:726-34.</w:t>
      </w:r>
    </w:p>
    <w:p w14:paraId="6908CD14" w14:textId="77777777" w:rsidR="00785DBE" w:rsidRPr="00785DBE" w:rsidRDefault="00785DBE" w:rsidP="00785DBE">
      <w:pPr>
        <w:pStyle w:val="EndNoteBibliography"/>
        <w:spacing w:after="0"/>
      </w:pPr>
      <w:r w:rsidRPr="00785DBE">
        <w:t>[26] Alexander KE, Tong PL, Macartney K, Beresford R, Sheppeard V, Gupta M. Live zoster vaccination in an immunocompromised patient leading to death secondary to disseminated varicella zoster virus infection. Vaccine. 2018;36:3890-3.</w:t>
      </w:r>
    </w:p>
    <w:p w14:paraId="5D48E624" w14:textId="77777777" w:rsidR="00785DBE" w:rsidRPr="00785DBE" w:rsidRDefault="00785DBE" w:rsidP="00785DBE">
      <w:pPr>
        <w:pStyle w:val="EndNoteBibliography"/>
        <w:spacing w:after="0"/>
      </w:pPr>
      <w:r w:rsidRPr="00785DBE">
        <w:t>[27] Hurley LP, Allison MA, Dooling KL, O'Leary ST, Crane LA, Brtnikova M, et al. Primary care physicians' experience with zoster vaccine live (ZVL) and awareness and attitudes regarding the new recombinant zoster vaccine (RZV). Vaccine. 2018;36:7408-14.</w:t>
      </w:r>
    </w:p>
    <w:p w14:paraId="4FD5A7A1" w14:textId="77777777" w:rsidR="00785DBE" w:rsidRPr="00785DBE" w:rsidRDefault="00785DBE" w:rsidP="00785DBE">
      <w:pPr>
        <w:pStyle w:val="EndNoteBibliography"/>
        <w:spacing w:after="0"/>
      </w:pPr>
      <w:r w:rsidRPr="00785DBE">
        <w:t>[28] Therapeutic Goods Administration. Zostavax safety advisory – not to be used in patients with compromised immune function. Canberra: Australian Government; 2017.</w:t>
      </w:r>
    </w:p>
    <w:p w14:paraId="213E542D" w14:textId="77777777" w:rsidR="00785DBE" w:rsidRPr="00785DBE" w:rsidRDefault="00785DBE" w:rsidP="00785DBE">
      <w:pPr>
        <w:pStyle w:val="EndNoteBibliography"/>
        <w:spacing w:after="0"/>
      </w:pPr>
      <w:r w:rsidRPr="00785DBE">
        <w:t>[29] Dooling KL, Guo A, Patel M, Lee GM, Moore K, Belongia EA, et al. Recommendations of the Advisory Committee on Immunization Practices for Use of Herpes Zoster Vaccines. MMWR Morbidity and mortality weekly report. 2018;67:103-8.</w:t>
      </w:r>
    </w:p>
    <w:p w14:paraId="004F6944" w14:textId="77777777" w:rsidR="00785DBE" w:rsidRPr="00785DBE" w:rsidRDefault="00785DBE" w:rsidP="00785DBE">
      <w:pPr>
        <w:pStyle w:val="EndNoteBibliography"/>
        <w:spacing w:after="0"/>
      </w:pPr>
      <w:r w:rsidRPr="00785DBE">
        <w:lastRenderedPageBreak/>
        <w:t>[30] Tricco AC, Zarin W, Cardoso R, Veroniki AA, Khan PA, Nincic V, et al. Efficacy, effectiveness, and safety of herpes zoster vaccines in adults aged 50 and older: systematic review and network meta-analysis. BMJ. 2018;363:k4029.</w:t>
      </w:r>
    </w:p>
    <w:p w14:paraId="229765CA" w14:textId="77777777" w:rsidR="00785DBE" w:rsidRPr="00785DBE" w:rsidRDefault="00785DBE" w:rsidP="00785DBE">
      <w:pPr>
        <w:pStyle w:val="EndNoteBibliography"/>
      </w:pPr>
      <w:r w:rsidRPr="00785DBE">
        <w:t>[31] Public Health England (PHE). Shingles (herpes zoster): the green book, chapter 28a. . 2013.</w:t>
      </w:r>
    </w:p>
    <w:p w14:paraId="57653B8B" w14:textId="0DF59D12" w:rsidR="00AD180E" w:rsidRDefault="005A64DB" w:rsidP="00EC2380">
      <w:pPr>
        <w:spacing w:after="120"/>
      </w:pPr>
      <w:r>
        <w:fldChar w:fldCharType="end"/>
      </w:r>
    </w:p>
    <w:sectPr w:rsidR="00AD180E" w:rsidSect="00723C1B">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nastasia" w:date="2019-05-19T11:16:00Z" w:initials="A">
    <w:p w14:paraId="2D123C2D" w14:textId="77DCC230" w:rsidR="00D91528" w:rsidRDefault="00D91528">
      <w:pPr>
        <w:pStyle w:val="CommentText"/>
      </w:pPr>
      <w:r>
        <w:rPr>
          <w:rStyle w:val="CommentReference"/>
        </w:rPr>
        <w:annotationRef/>
      </w:r>
      <w:r>
        <w:t xml:space="preserve">Can we just </w:t>
      </w:r>
      <w:proofErr w:type="gramStart"/>
      <w:r>
        <w:t>say</w:t>
      </w:r>
      <w:proofErr w:type="gramEnd"/>
      <w:r>
        <w:t xml:space="preserve"> ‘reduced risk’?</w:t>
      </w:r>
    </w:p>
  </w:comment>
  <w:comment w:id="2" w:author="Anastasia" w:date="2019-05-14T20:36:00Z" w:initials="A">
    <w:p w14:paraId="506BDE74" w14:textId="3B38D1B3" w:rsidR="00216BE4" w:rsidRDefault="00216BE4">
      <w:pPr>
        <w:pStyle w:val="CommentText"/>
      </w:pPr>
      <w:r>
        <w:rPr>
          <w:rStyle w:val="CommentReference"/>
        </w:rPr>
        <w:annotationRef/>
      </w:r>
      <w:r>
        <w:t>Expand this bit on clinical trials</w:t>
      </w:r>
    </w:p>
  </w:comment>
  <w:comment w:id="3" w:author="Anastasia" w:date="2019-05-14T20:48:00Z" w:initials="A">
    <w:p w14:paraId="579A5CCB" w14:textId="4BB306D0" w:rsidR="00216BE4" w:rsidRDefault="00216BE4">
      <w:pPr>
        <w:pStyle w:val="CommentText"/>
      </w:pPr>
      <w:r>
        <w:rPr>
          <w:rStyle w:val="CommentReference"/>
        </w:rPr>
        <w:annotationRef/>
      </w:r>
      <w:r>
        <w:t>Since when?</w:t>
      </w:r>
    </w:p>
  </w:comment>
  <w:comment w:id="4" w:author="Anastasia" w:date="2019-05-14T21:00:00Z" w:initials="A">
    <w:p w14:paraId="670DFBCF" w14:textId="77777777" w:rsidR="00216BE4" w:rsidRDefault="00216BE4" w:rsidP="00E95622">
      <w:pPr>
        <w:pStyle w:val="CommentText"/>
      </w:pPr>
      <w:r>
        <w:rPr>
          <w:rStyle w:val="CommentReference"/>
        </w:rPr>
        <w:annotationRef/>
      </w:r>
      <w:r>
        <w:t>Is this true?</w:t>
      </w:r>
    </w:p>
    <w:p w14:paraId="1E821ED3" w14:textId="77777777" w:rsidR="00216BE4" w:rsidRDefault="00216BE4" w:rsidP="00E95622">
      <w:pPr>
        <w:pStyle w:val="CommentText"/>
      </w:pPr>
    </w:p>
    <w:p w14:paraId="00E54A57" w14:textId="77777777" w:rsidR="00216BE4" w:rsidRDefault="00216BE4" w:rsidP="00E95622">
      <w:pPr>
        <w:pStyle w:val="CommentText"/>
      </w:pPr>
      <w:r>
        <w:t>What can we say about uniqueness?</w:t>
      </w:r>
    </w:p>
    <w:p w14:paraId="77619C3B" w14:textId="77777777" w:rsidR="00216BE4" w:rsidRDefault="00216BE4" w:rsidP="00E95622">
      <w:pPr>
        <w:pStyle w:val="CommentText"/>
      </w:pPr>
    </w:p>
    <w:p w14:paraId="76B37F37" w14:textId="77777777" w:rsidR="00216BE4" w:rsidRDefault="00216BE4" w:rsidP="00E95622">
      <w:pPr>
        <w:pStyle w:val="CommentText"/>
      </w:pPr>
      <w:r>
        <w:t>What are these projects from NPS website?</w:t>
      </w:r>
    </w:p>
    <w:p w14:paraId="5F24490E" w14:textId="77777777" w:rsidR="00216BE4" w:rsidRDefault="00216BE4" w:rsidP="00E95622">
      <w:pPr>
        <w:pStyle w:val="CommentText"/>
      </w:pPr>
    </w:p>
    <w:p w14:paraId="0E138378" w14:textId="77777777" w:rsidR="00216BE4" w:rsidRPr="00D40051" w:rsidRDefault="00216BE4" w:rsidP="00E95622">
      <w:pPr>
        <w:spacing w:before="100" w:beforeAutospacing="1" w:after="100" w:afterAutospacing="1" w:line="240" w:lineRule="auto"/>
        <w:outlineLvl w:val="1"/>
        <w:rPr>
          <w:rFonts w:ascii="Times New Roman" w:eastAsia="Times New Roman" w:hAnsi="Times New Roman" w:cs="Times New Roman"/>
          <w:b/>
          <w:bCs/>
          <w:sz w:val="36"/>
          <w:szCs w:val="36"/>
          <w:lang w:eastAsia="en-AU"/>
        </w:rPr>
      </w:pPr>
      <w:r w:rsidRPr="00D40051">
        <w:rPr>
          <w:rFonts w:ascii="Times New Roman" w:eastAsia="Times New Roman" w:hAnsi="Times New Roman" w:cs="Times New Roman"/>
          <w:b/>
          <w:bCs/>
          <w:sz w:val="36"/>
          <w:szCs w:val="36"/>
          <w:lang w:eastAsia="en-AU"/>
        </w:rPr>
        <w:t>Using MedicineInsight data for surveillance of Adverse Events following Immunisation</w:t>
      </w:r>
    </w:p>
    <w:p w14:paraId="1DA73CDB" w14:textId="77777777" w:rsidR="00216BE4" w:rsidRDefault="00216BE4" w:rsidP="00E95622">
      <w:pPr>
        <w:spacing w:before="100" w:beforeAutospacing="1" w:after="100" w:afterAutospacing="1" w:line="240" w:lineRule="auto"/>
        <w:rPr>
          <w:rFonts w:ascii="Times New Roman" w:eastAsia="Times New Roman" w:hAnsi="Times New Roman" w:cs="Times New Roman"/>
          <w:sz w:val="24"/>
          <w:szCs w:val="24"/>
          <w:lang w:eastAsia="en-AU"/>
        </w:rPr>
      </w:pPr>
      <w:r w:rsidRPr="00D40051">
        <w:rPr>
          <w:rFonts w:ascii="Times New Roman" w:eastAsia="Times New Roman" w:hAnsi="Times New Roman" w:cs="Times New Roman"/>
          <w:b/>
          <w:bCs/>
          <w:sz w:val="24"/>
          <w:szCs w:val="24"/>
          <w:lang w:eastAsia="en-AU"/>
        </w:rPr>
        <w:t xml:space="preserve">Organisation: </w:t>
      </w:r>
      <w:r w:rsidRPr="00D40051">
        <w:rPr>
          <w:rFonts w:ascii="Times New Roman" w:eastAsia="Times New Roman" w:hAnsi="Times New Roman" w:cs="Times New Roman"/>
          <w:sz w:val="24"/>
          <w:szCs w:val="24"/>
          <w:lang w:eastAsia="en-AU"/>
        </w:rPr>
        <w:t>University of New South Wales</w:t>
      </w:r>
      <w:r w:rsidRPr="00D40051">
        <w:rPr>
          <w:rFonts w:ascii="Times New Roman" w:eastAsia="Times New Roman" w:hAnsi="Times New Roman" w:cs="Times New Roman"/>
          <w:sz w:val="24"/>
          <w:szCs w:val="24"/>
          <w:lang w:eastAsia="en-AU"/>
        </w:rPr>
        <w:br/>
      </w:r>
      <w:r w:rsidRPr="00D40051">
        <w:rPr>
          <w:rFonts w:ascii="Times New Roman" w:eastAsia="Times New Roman" w:hAnsi="Times New Roman" w:cs="Times New Roman"/>
          <w:b/>
          <w:bCs/>
          <w:sz w:val="24"/>
          <w:szCs w:val="24"/>
          <w:lang w:eastAsia="en-AU"/>
        </w:rPr>
        <w:t xml:space="preserve">Funding source: </w:t>
      </w:r>
      <w:r w:rsidRPr="00D40051">
        <w:rPr>
          <w:rFonts w:ascii="Times New Roman" w:eastAsia="Times New Roman" w:hAnsi="Times New Roman" w:cs="Times New Roman"/>
          <w:sz w:val="24"/>
          <w:szCs w:val="24"/>
          <w:lang w:eastAsia="en-AU"/>
        </w:rPr>
        <w:t>University of New South Wales</w:t>
      </w:r>
      <w:r w:rsidRPr="00D40051">
        <w:rPr>
          <w:rFonts w:ascii="Times New Roman" w:eastAsia="Times New Roman" w:hAnsi="Times New Roman" w:cs="Times New Roman"/>
          <w:sz w:val="24"/>
          <w:szCs w:val="24"/>
          <w:lang w:eastAsia="en-AU"/>
        </w:rPr>
        <w:br/>
        <w:t>This project will assess the potential of MedicineInsight data to detect clusters of Adverse Events Following Immunisation in Australia, to potentially ascertain the causality of the clusters and investigate other hypotheses related to vaccine safety.</w:t>
      </w:r>
    </w:p>
    <w:p w14:paraId="33D6621E" w14:textId="77777777" w:rsidR="00216BE4" w:rsidRDefault="00216BE4" w:rsidP="00E95622">
      <w:pPr>
        <w:spacing w:before="100" w:beforeAutospacing="1" w:after="100" w:afterAutospacing="1" w:line="240" w:lineRule="auto"/>
        <w:rPr>
          <w:rFonts w:ascii="Times New Roman" w:eastAsia="Times New Roman" w:hAnsi="Times New Roman" w:cs="Times New Roman"/>
          <w:sz w:val="24"/>
          <w:szCs w:val="24"/>
          <w:lang w:eastAsia="en-AU"/>
        </w:rPr>
      </w:pPr>
    </w:p>
    <w:p w14:paraId="427EFA75" w14:textId="77777777" w:rsidR="00216BE4" w:rsidRDefault="00216BE4" w:rsidP="00E95622">
      <w:pPr>
        <w:pStyle w:val="Heading2"/>
      </w:pPr>
      <w:r>
        <w:t>Potential of MedicineInsight to evaluate the National Immunisation Program</w:t>
      </w:r>
    </w:p>
    <w:p w14:paraId="1C5B2104" w14:textId="77777777" w:rsidR="00216BE4" w:rsidRDefault="00216BE4" w:rsidP="00E95622">
      <w:pPr>
        <w:pStyle w:val="NormalWeb"/>
      </w:pPr>
      <w:r>
        <w:rPr>
          <w:rStyle w:val="Strong"/>
        </w:rPr>
        <w:t>Organisation</w:t>
      </w:r>
      <w:r>
        <w:t>: University of New South Wales</w:t>
      </w:r>
      <w:r>
        <w:br/>
      </w:r>
      <w:r>
        <w:rPr>
          <w:rStyle w:val="Strong"/>
        </w:rPr>
        <w:t>Funding source</w:t>
      </w:r>
      <w:r>
        <w:t>: University of New South Wales</w:t>
      </w:r>
    </w:p>
    <w:p w14:paraId="6F0E4701" w14:textId="77777777" w:rsidR="00216BE4" w:rsidRDefault="00216BE4" w:rsidP="00E95622">
      <w:pPr>
        <w:pStyle w:val="NormalWeb"/>
      </w:pPr>
      <w:r>
        <w:t>This project will assess the potential for MedicineInsight to be used to evaluate the impact and effectiveness of the National Immunisation Program, including the ability to monitor the burden of vaccine preventable diseases and the impact and effectiveness of vaccines such as influenza, pneumococcal and herpes zoster</w:t>
      </w:r>
    </w:p>
    <w:p w14:paraId="11C6E62E" w14:textId="77777777" w:rsidR="00216BE4" w:rsidRDefault="00216BE4" w:rsidP="00E95622">
      <w:pPr>
        <w:pStyle w:val="CommentText"/>
      </w:pPr>
    </w:p>
  </w:comment>
  <w:comment w:id="5" w:author="Anastasia" w:date="2019-05-14T20:56:00Z" w:initials="A">
    <w:p w14:paraId="6E294E7E" w14:textId="3C2B11DC" w:rsidR="00216BE4" w:rsidRDefault="00216BE4">
      <w:pPr>
        <w:pStyle w:val="CommentText"/>
      </w:pPr>
      <w:r>
        <w:rPr>
          <w:rStyle w:val="CommentReference"/>
        </w:rPr>
        <w:annotationRef/>
      </w:r>
      <w:r>
        <w:t>What does it mean ‘</w:t>
      </w:r>
      <w:r w:rsidRPr="006C5112">
        <w:t>equivalent to the maximum non-baseline risk period</w:t>
      </w:r>
      <w:r>
        <w:t>’?</w:t>
      </w:r>
    </w:p>
  </w:comment>
  <w:comment w:id="7" w:author="Anastasia" w:date="2019-05-14T21:10:00Z" w:initials="A">
    <w:p w14:paraId="16351A7C" w14:textId="5139E022" w:rsidR="00216BE4" w:rsidRDefault="00216BE4">
      <w:pPr>
        <w:pStyle w:val="CommentText"/>
      </w:pPr>
      <w:r>
        <w:rPr>
          <w:rStyle w:val="CommentReference"/>
        </w:rPr>
        <w:annotationRef/>
      </w:r>
      <w:r>
        <w:t>How? What was hierarchy?</w:t>
      </w:r>
    </w:p>
  </w:comment>
  <w:comment w:id="8" w:author="Anastasia" w:date="2019-05-12T20:45:00Z" w:initials="A">
    <w:p w14:paraId="3FDE1C75" w14:textId="6961E0A3" w:rsidR="00216BE4" w:rsidRDefault="00216BE4">
      <w:pPr>
        <w:pStyle w:val="CommentText"/>
      </w:pPr>
      <w:r>
        <w:rPr>
          <w:rStyle w:val="CommentReference"/>
        </w:rPr>
        <w:annotationRef/>
      </w:r>
      <w:r>
        <w:t>Would like a better reference for this.</w:t>
      </w:r>
    </w:p>
  </w:comment>
  <w:comment w:id="9" w:author="Anastasia" w:date="2019-05-10T13:13:00Z" w:initials="A">
    <w:p w14:paraId="6C78AB06" w14:textId="7697CCD4" w:rsidR="00216BE4" w:rsidRDefault="00216BE4">
      <w:pPr>
        <w:pStyle w:val="CommentText"/>
      </w:pPr>
      <w:r>
        <w:rPr>
          <w:rStyle w:val="CommentReference"/>
        </w:rPr>
        <w:annotationRef/>
      </w:r>
      <w:r>
        <w:t>‘all vaccines, all events’</w:t>
      </w:r>
    </w:p>
  </w:comment>
  <w:comment w:id="10" w:author="Anastasia" w:date="2019-05-10T13:16:00Z" w:initials="A">
    <w:p w14:paraId="4DB0D540" w14:textId="77777777" w:rsidR="00216BE4" w:rsidRDefault="00216BE4" w:rsidP="004F6B4F">
      <w:pPr>
        <w:pStyle w:val="CommentText"/>
      </w:pPr>
      <w:r>
        <w:rPr>
          <w:rStyle w:val="CommentReference"/>
        </w:rPr>
        <w:annotationRef/>
      </w:r>
      <w:r>
        <w:t>‘</w:t>
      </w:r>
      <w:r w:rsidRPr="005B0604">
        <w:t>single vaccines, all events; and single vaccines, first events</w:t>
      </w:r>
      <w:r>
        <w:t>’</w:t>
      </w:r>
    </w:p>
  </w:comment>
  <w:comment w:id="11" w:author="Anastasia" w:date="2019-05-18T21:42:00Z" w:initials="A">
    <w:p w14:paraId="24746056" w14:textId="1A3F5DB1" w:rsidR="00216BE4" w:rsidRDefault="00216BE4">
      <w:pPr>
        <w:pStyle w:val="CommentText"/>
      </w:pPr>
      <w:r>
        <w:rPr>
          <w:rStyle w:val="CommentReference"/>
        </w:rPr>
        <w:annotationRef/>
      </w:r>
      <w:r>
        <w:t>‘all vaccines, first events’ and ‘single vaccines, first events’</w:t>
      </w:r>
    </w:p>
  </w:comment>
  <w:comment w:id="12" w:author="Anastasia" w:date="2019-05-10T14:37:00Z" w:initials="A">
    <w:p w14:paraId="2B6F4DE6" w14:textId="77777777" w:rsidR="00216BE4" w:rsidRDefault="00216BE4" w:rsidP="00D608BE">
      <w:pPr>
        <w:pStyle w:val="CommentText"/>
      </w:pPr>
      <w:r>
        <w:rPr>
          <w:rStyle w:val="CommentReference"/>
        </w:rPr>
        <w:annotationRef/>
      </w:r>
      <w:r>
        <w:t>How meaningful is it to be analysing results in the washout period?</w:t>
      </w:r>
    </w:p>
  </w:comment>
  <w:comment w:id="13" w:author="Anastasia" w:date="2019-05-10T14:11:00Z" w:initials="A">
    <w:p w14:paraId="6D336A7C" w14:textId="39BAEEB5" w:rsidR="00216BE4" w:rsidRDefault="00216BE4">
      <w:pPr>
        <w:pStyle w:val="CommentText"/>
      </w:pPr>
      <w:r>
        <w:rPr>
          <w:rStyle w:val="CommentReference"/>
        </w:rPr>
        <w:annotationRef/>
      </w:r>
      <w:r>
        <w:t>Also a reduced risk in the pre-exposure and post-risk washouts though in single vaccine model</w:t>
      </w:r>
    </w:p>
  </w:comment>
  <w:comment w:id="14" w:author="Anastasia" w:date="2019-05-10T13:41:00Z" w:initials="A">
    <w:p w14:paraId="15D5AA9D" w14:textId="43B155F1" w:rsidR="00216BE4" w:rsidRDefault="00216BE4">
      <w:pPr>
        <w:pStyle w:val="CommentText"/>
      </w:pPr>
      <w:r>
        <w:rPr>
          <w:rStyle w:val="CommentReference"/>
        </w:rPr>
        <w:annotationRef/>
      </w:r>
      <w:r>
        <w:t>Do we want to separate out the pre-exposure results which essentially demonstrate the healthy vaccinee effect and have a separate table for this? Can delete as indicated in green highlight above and focus above results on risk period only.</w:t>
      </w:r>
    </w:p>
  </w:comment>
  <w:comment w:id="15" w:author="Anastasia" w:date="2019-05-19T10:51:00Z" w:initials="A">
    <w:p w14:paraId="12598905" w14:textId="32812337" w:rsidR="00AF58CA" w:rsidRDefault="00AF58CA">
      <w:pPr>
        <w:pStyle w:val="CommentText"/>
      </w:pPr>
      <w:r>
        <w:rPr>
          <w:rStyle w:val="CommentReference"/>
        </w:rPr>
        <w:annotationRef/>
      </w:r>
      <w:r>
        <w:t xml:space="preserve">Not sure I can put this in results given it is a different data set/study/analysis. Not sure if you want to include it here. It may suggest there is more preventive medicine in this </w:t>
      </w:r>
      <w:proofErr w:type="gramStart"/>
      <w:r>
        <w:t>group</w:t>
      </w:r>
      <w:proofErr w:type="gramEnd"/>
      <w:r>
        <w:t xml:space="preserve"> but it could be stretch to say that.</w:t>
      </w:r>
    </w:p>
  </w:comment>
  <w:comment w:id="16" w:author="Anastasia" w:date="2019-05-18T22:52:00Z" w:initials="A">
    <w:p w14:paraId="06D16B4A" w14:textId="2E704227" w:rsidR="00216BE4" w:rsidRDefault="00216BE4">
      <w:pPr>
        <w:pStyle w:val="CommentText"/>
      </w:pPr>
      <w:r>
        <w:rPr>
          <w:rStyle w:val="CommentReference"/>
        </w:rPr>
        <w:annotationRef/>
      </w:r>
      <w:r>
        <w:t>This is repeated from above – not sure where it sits be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D123C2D" w15:done="0"/>
  <w15:commentEx w15:paraId="506BDE74" w15:done="0"/>
  <w15:commentEx w15:paraId="579A5CCB" w15:done="0"/>
  <w15:commentEx w15:paraId="11C6E62E" w15:done="0"/>
  <w15:commentEx w15:paraId="6E294E7E" w15:done="0"/>
  <w15:commentEx w15:paraId="16351A7C" w15:done="0"/>
  <w15:commentEx w15:paraId="3FDE1C75" w15:done="0"/>
  <w15:commentEx w15:paraId="6C78AB06" w15:done="0"/>
  <w15:commentEx w15:paraId="4DB0D540" w15:done="0"/>
  <w15:commentEx w15:paraId="24746056" w15:done="0"/>
  <w15:commentEx w15:paraId="2B6F4DE6" w15:done="0"/>
  <w15:commentEx w15:paraId="6D336A7C" w15:done="0"/>
  <w15:commentEx w15:paraId="15D5AA9D" w15:done="0"/>
  <w15:commentEx w15:paraId="12598905" w15:done="0"/>
  <w15:commentEx w15:paraId="06D16B4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123C2D" w16cid:durableId="208BB97F"/>
  <w16cid:commentId w16cid:paraId="506BDE74" w16cid:durableId="2085A56A"/>
  <w16cid:commentId w16cid:paraId="579A5CCB" w16cid:durableId="2085A817"/>
  <w16cid:commentId w16cid:paraId="11C6E62E" w16cid:durableId="2085AAD2"/>
  <w16cid:commentId w16cid:paraId="6E294E7E" w16cid:durableId="2085AA01"/>
  <w16cid:commentId w16cid:paraId="16351A7C" w16cid:durableId="2085AD59"/>
  <w16cid:commentId w16cid:paraId="3FDE1C75" w16cid:durableId="2083044E"/>
  <w16cid:commentId w16cid:paraId="6C78AB06" w16cid:durableId="207FF796"/>
  <w16cid:commentId w16cid:paraId="4DB0D540" w16cid:durableId="207FF83E"/>
  <w16cid:commentId w16cid:paraId="24746056" w16cid:durableId="208AFAC4"/>
  <w16cid:commentId w16cid:paraId="2B6F4DE6" w16cid:durableId="20800B32"/>
  <w16cid:commentId w16cid:paraId="6D336A7C" w16cid:durableId="208004FE"/>
  <w16cid:commentId w16cid:paraId="15D5AA9D" w16cid:durableId="207FFDF0"/>
  <w16cid:commentId w16cid:paraId="12598905" w16cid:durableId="208BB3CD"/>
  <w16cid:commentId w16cid:paraId="06D16B4A" w16cid:durableId="208B0B1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000609"/>
    <w:multiLevelType w:val="multilevel"/>
    <w:tmpl w:val="906C2932"/>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93A7AF2"/>
    <w:multiLevelType w:val="multilevel"/>
    <w:tmpl w:val="EE32800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D7247EB"/>
    <w:multiLevelType w:val="hybridMultilevel"/>
    <w:tmpl w:val="24203FA6"/>
    <w:lvl w:ilvl="0" w:tplc="993C1698">
      <w:start w:val="1"/>
      <w:numFmt w:val="bullet"/>
      <w:lvlText w:val=""/>
      <w:lvlJc w:val="left"/>
      <w:pPr>
        <w:ind w:left="720" w:hanging="360"/>
      </w:pPr>
      <w:rPr>
        <w:rFonts w:ascii="Symbol" w:eastAsiaTheme="minorHAnsi" w:hAnsi="Symbol" w:cs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99A2B25"/>
    <w:multiLevelType w:val="hybridMultilevel"/>
    <w:tmpl w:val="E3C21720"/>
    <w:lvl w:ilvl="0" w:tplc="0C09000F">
      <w:start w:val="3"/>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DE72F31"/>
    <w:multiLevelType w:val="hybridMultilevel"/>
    <w:tmpl w:val="2E7837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657F7D5A"/>
    <w:multiLevelType w:val="multilevel"/>
    <w:tmpl w:val="B3288AE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1"/>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astasia">
    <w15:presenceInfo w15:providerId="None" w15:userId="Anastasi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c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z0fzt9irpvzmesttlxpwt8sevx05zeww00&quot;&gt;NPS&lt;record-ids&gt;&lt;item&gt;11&lt;/item&gt;&lt;item&gt;15&lt;/item&gt;&lt;item&gt;23&lt;/item&gt;&lt;item&gt;24&lt;/item&gt;&lt;item&gt;26&lt;/item&gt;&lt;item&gt;44&lt;/item&gt;&lt;item&gt;53&lt;/item&gt;&lt;item&gt;54&lt;/item&gt;&lt;item&gt;55&lt;/item&gt;&lt;item&gt;56&lt;/item&gt;&lt;item&gt;57&lt;/item&gt;&lt;item&gt;65&lt;/item&gt;&lt;item&gt;66&lt;/item&gt;&lt;item&gt;67&lt;/item&gt;&lt;item&gt;70&lt;/item&gt;&lt;item&gt;71&lt;/item&gt;&lt;item&gt;72&lt;/item&gt;&lt;item&gt;75&lt;/item&gt;&lt;item&gt;76&lt;/item&gt;&lt;item&gt;77&lt;/item&gt;&lt;item&gt;80&lt;/item&gt;&lt;item&gt;81&lt;/item&gt;&lt;item&gt;82&lt;/item&gt;&lt;item&gt;83&lt;/item&gt;&lt;item&gt;84&lt;/item&gt;&lt;item&gt;85&lt;/item&gt;&lt;item&gt;86&lt;/item&gt;&lt;item&gt;87&lt;/item&gt;&lt;item&gt;88&lt;/item&gt;&lt;item&gt;89&lt;/item&gt;&lt;item&gt;90&lt;/item&gt;&lt;/record-ids&gt;&lt;/item&gt;&lt;/Libraries&gt;"/>
  </w:docVars>
  <w:rsids>
    <w:rsidRoot w:val="005A64DB"/>
    <w:rsid w:val="000204D4"/>
    <w:rsid w:val="0002254F"/>
    <w:rsid w:val="00022A9A"/>
    <w:rsid w:val="00030462"/>
    <w:rsid w:val="000347F6"/>
    <w:rsid w:val="00046004"/>
    <w:rsid w:val="00057F91"/>
    <w:rsid w:val="00060E00"/>
    <w:rsid w:val="00061349"/>
    <w:rsid w:val="00063651"/>
    <w:rsid w:val="00063F4F"/>
    <w:rsid w:val="00070E7C"/>
    <w:rsid w:val="00072BFB"/>
    <w:rsid w:val="000B6FCA"/>
    <w:rsid w:val="000C2EC2"/>
    <w:rsid w:val="000D008A"/>
    <w:rsid w:val="000E1AEE"/>
    <w:rsid w:val="001128EA"/>
    <w:rsid w:val="001129DB"/>
    <w:rsid w:val="00125A74"/>
    <w:rsid w:val="00127E73"/>
    <w:rsid w:val="00132F16"/>
    <w:rsid w:val="00140A78"/>
    <w:rsid w:val="00144319"/>
    <w:rsid w:val="00153D67"/>
    <w:rsid w:val="001557BD"/>
    <w:rsid w:val="001574A6"/>
    <w:rsid w:val="00157B0A"/>
    <w:rsid w:val="00160C06"/>
    <w:rsid w:val="00161903"/>
    <w:rsid w:val="00163CF4"/>
    <w:rsid w:val="00164CB3"/>
    <w:rsid w:val="001661B8"/>
    <w:rsid w:val="00171E6C"/>
    <w:rsid w:val="00195A43"/>
    <w:rsid w:val="001A1D8F"/>
    <w:rsid w:val="001B1071"/>
    <w:rsid w:val="001C102F"/>
    <w:rsid w:val="001C5703"/>
    <w:rsid w:val="001E623A"/>
    <w:rsid w:val="001F2B30"/>
    <w:rsid w:val="001F7C87"/>
    <w:rsid w:val="0021489A"/>
    <w:rsid w:val="00215619"/>
    <w:rsid w:val="00216BE4"/>
    <w:rsid w:val="0025240C"/>
    <w:rsid w:val="0025361F"/>
    <w:rsid w:val="002553E8"/>
    <w:rsid w:val="00255F34"/>
    <w:rsid w:val="0028286D"/>
    <w:rsid w:val="002954BE"/>
    <w:rsid w:val="002A072B"/>
    <w:rsid w:val="002A50FC"/>
    <w:rsid w:val="002B626B"/>
    <w:rsid w:val="002B6447"/>
    <w:rsid w:val="002C0D3C"/>
    <w:rsid w:val="002C1574"/>
    <w:rsid w:val="002D3907"/>
    <w:rsid w:val="002D657F"/>
    <w:rsid w:val="002F5C37"/>
    <w:rsid w:val="00303A14"/>
    <w:rsid w:val="00316DCE"/>
    <w:rsid w:val="00316DF8"/>
    <w:rsid w:val="003179F0"/>
    <w:rsid w:val="00330265"/>
    <w:rsid w:val="00347B5E"/>
    <w:rsid w:val="00351BAF"/>
    <w:rsid w:val="0036299C"/>
    <w:rsid w:val="003778E6"/>
    <w:rsid w:val="00382284"/>
    <w:rsid w:val="00391A14"/>
    <w:rsid w:val="003962B9"/>
    <w:rsid w:val="003A2E0D"/>
    <w:rsid w:val="003A59D8"/>
    <w:rsid w:val="003B1C79"/>
    <w:rsid w:val="003C4414"/>
    <w:rsid w:val="003C5B1D"/>
    <w:rsid w:val="003C639A"/>
    <w:rsid w:val="003D0005"/>
    <w:rsid w:val="003D6043"/>
    <w:rsid w:val="003E367C"/>
    <w:rsid w:val="003E69CD"/>
    <w:rsid w:val="00403AB4"/>
    <w:rsid w:val="00411227"/>
    <w:rsid w:val="00430316"/>
    <w:rsid w:val="004305DA"/>
    <w:rsid w:val="00433207"/>
    <w:rsid w:val="00442868"/>
    <w:rsid w:val="00443E79"/>
    <w:rsid w:val="004578EE"/>
    <w:rsid w:val="004616B5"/>
    <w:rsid w:val="00466090"/>
    <w:rsid w:val="00477BD5"/>
    <w:rsid w:val="004A07CD"/>
    <w:rsid w:val="004A563E"/>
    <w:rsid w:val="004B4BEF"/>
    <w:rsid w:val="004C5DAE"/>
    <w:rsid w:val="004D4AAF"/>
    <w:rsid w:val="004E2FB6"/>
    <w:rsid w:val="004E7C40"/>
    <w:rsid w:val="004F11BF"/>
    <w:rsid w:val="004F6B4F"/>
    <w:rsid w:val="0051367B"/>
    <w:rsid w:val="00513E4F"/>
    <w:rsid w:val="00520063"/>
    <w:rsid w:val="00524A2A"/>
    <w:rsid w:val="00526819"/>
    <w:rsid w:val="0052773B"/>
    <w:rsid w:val="00531B85"/>
    <w:rsid w:val="005327E1"/>
    <w:rsid w:val="00534AD5"/>
    <w:rsid w:val="00544A78"/>
    <w:rsid w:val="00552AD0"/>
    <w:rsid w:val="00595BB9"/>
    <w:rsid w:val="00596EAB"/>
    <w:rsid w:val="005A5D72"/>
    <w:rsid w:val="005A64DB"/>
    <w:rsid w:val="005A6528"/>
    <w:rsid w:val="005B0604"/>
    <w:rsid w:val="005B19B6"/>
    <w:rsid w:val="005B295F"/>
    <w:rsid w:val="005B4954"/>
    <w:rsid w:val="005C2420"/>
    <w:rsid w:val="005E40B1"/>
    <w:rsid w:val="005E4BE9"/>
    <w:rsid w:val="005E72FD"/>
    <w:rsid w:val="005E7B09"/>
    <w:rsid w:val="005F441E"/>
    <w:rsid w:val="005F66CE"/>
    <w:rsid w:val="005F6C31"/>
    <w:rsid w:val="00623775"/>
    <w:rsid w:val="00635758"/>
    <w:rsid w:val="00645C25"/>
    <w:rsid w:val="00657A9D"/>
    <w:rsid w:val="006600F5"/>
    <w:rsid w:val="0068280C"/>
    <w:rsid w:val="00684725"/>
    <w:rsid w:val="006C5112"/>
    <w:rsid w:val="006D55EC"/>
    <w:rsid w:val="007072A8"/>
    <w:rsid w:val="00713B6F"/>
    <w:rsid w:val="00713FAF"/>
    <w:rsid w:val="00717E29"/>
    <w:rsid w:val="00723C1B"/>
    <w:rsid w:val="007302FE"/>
    <w:rsid w:val="00730723"/>
    <w:rsid w:val="00734F8D"/>
    <w:rsid w:val="00737962"/>
    <w:rsid w:val="0076476B"/>
    <w:rsid w:val="007737D1"/>
    <w:rsid w:val="00785DBE"/>
    <w:rsid w:val="007964B7"/>
    <w:rsid w:val="007B49B4"/>
    <w:rsid w:val="007C2404"/>
    <w:rsid w:val="007C5BAC"/>
    <w:rsid w:val="007D187F"/>
    <w:rsid w:val="007D4F99"/>
    <w:rsid w:val="007E571E"/>
    <w:rsid w:val="00827BBE"/>
    <w:rsid w:val="008314EA"/>
    <w:rsid w:val="00843FFB"/>
    <w:rsid w:val="00845372"/>
    <w:rsid w:val="00845A5B"/>
    <w:rsid w:val="00865461"/>
    <w:rsid w:val="008A1540"/>
    <w:rsid w:val="008B075F"/>
    <w:rsid w:val="008B0E22"/>
    <w:rsid w:val="008B3BDE"/>
    <w:rsid w:val="008B620E"/>
    <w:rsid w:val="008D0CD8"/>
    <w:rsid w:val="008E772E"/>
    <w:rsid w:val="008F3757"/>
    <w:rsid w:val="008F4CE9"/>
    <w:rsid w:val="009054AD"/>
    <w:rsid w:val="0091035D"/>
    <w:rsid w:val="009148FD"/>
    <w:rsid w:val="009365AC"/>
    <w:rsid w:val="00937BAC"/>
    <w:rsid w:val="00937EE5"/>
    <w:rsid w:val="00942278"/>
    <w:rsid w:val="0095045F"/>
    <w:rsid w:val="00981490"/>
    <w:rsid w:val="00994501"/>
    <w:rsid w:val="009A3D0E"/>
    <w:rsid w:val="009B78DE"/>
    <w:rsid w:val="009D0E7B"/>
    <w:rsid w:val="009E0CAF"/>
    <w:rsid w:val="009E1D1C"/>
    <w:rsid w:val="009E52E3"/>
    <w:rsid w:val="009F7E52"/>
    <w:rsid w:val="00A02EBD"/>
    <w:rsid w:val="00A04DE3"/>
    <w:rsid w:val="00A05B99"/>
    <w:rsid w:val="00A21DAE"/>
    <w:rsid w:val="00A34CF1"/>
    <w:rsid w:val="00A40AF3"/>
    <w:rsid w:val="00A4646B"/>
    <w:rsid w:val="00A5311C"/>
    <w:rsid w:val="00A60236"/>
    <w:rsid w:val="00A60C16"/>
    <w:rsid w:val="00A66D33"/>
    <w:rsid w:val="00A740BC"/>
    <w:rsid w:val="00A808D5"/>
    <w:rsid w:val="00AA34B6"/>
    <w:rsid w:val="00AB333F"/>
    <w:rsid w:val="00AB3A85"/>
    <w:rsid w:val="00AB6116"/>
    <w:rsid w:val="00AC53E6"/>
    <w:rsid w:val="00AC5968"/>
    <w:rsid w:val="00AD180E"/>
    <w:rsid w:val="00AD3B15"/>
    <w:rsid w:val="00AD4BF0"/>
    <w:rsid w:val="00AD7C2E"/>
    <w:rsid w:val="00AE264F"/>
    <w:rsid w:val="00AF218D"/>
    <w:rsid w:val="00AF58CA"/>
    <w:rsid w:val="00AF6B80"/>
    <w:rsid w:val="00B06224"/>
    <w:rsid w:val="00B074A9"/>
    <w:rsid w:val="00B1045C"/>
    <w:rsid w:val="00B14ACB"/>
    <w:rsid w:val="00B2119A"/>
    <w:rsid w:val="00B354CB"/>
    <w:rsid w:val="00B36565"/>
    <w:rsid w:val="00B42087"/>
    <w:rsid w:val="00B430A4"/>
    <w:rsid w:val="00B449E6"/>
    <w:rsid w:val="00B50906"/>
    <w:rsid w:val="00B60A30"/>
    <w:rsid w:val="00B60B6E"/>
    <w:rsid w:val="00B810E5"/>
    <w:rsid w:val="00B973F3"/>
    <w:rsid w:val="00BA303F"/>
    <w:rsid w:val="00BB6C15"/>
    <w:rsid w:val="00BD6776"/>
    <w:rsid w:val="00BE5601"/>
    <w:rsid w:val="00BE72B8"/>
    <w:rsid w:val="00BF031B"/>
    <w:rsid w:val="00BF1326"/>
    <w:rsid w:val="00BF7AFD"/>
    <w:rsid w:val="00C208F9"/>
    <w:rsid w:val="00C224AD"/>
    <w:rsid w:val="00C23E7D"/>
    <w:rsid w:val="00C41FA1"/>
    <w:rsid w:val="00C57917"/>
    <w:rsid w:val="00C92A9C"/>
    <w:rsid w:val="00CA1F62"/>
    <w:rsid w:val="00CA27FC"/>
    <w:rsid w:val="00CB0098"/>
    <w:rsid w:val="00CB0906"/>
    <w:rsid w:val="00CB0F2D"/>
    <w:rsid w:val="00CB2FDF"/>
    <w:rsid w:val="00CB7C79"/>
    <w:rsid w:val="00CD5823"/>
    <w:rsid w:val="00CD6BB2"/>
    <w:rsid w:val="00CD7299"/>
    <w:rsid w:val="00CE1412"/>
    <w:rsid w:val="00CE2581"/>
    <w:rsid w:val="00CE2E15"/>
    <w:rsid w:val="00CF77CE"/>
    <w:rsid w:val="00D115D7"/>
    <w:rsid w:val="00D20E9E"/>
    <w:rsid w:val="00D2449B"/>
    <w:rsid w:val="00D40051"/>
    <w:rsid w:val="00D57B34"/>
    <w:rsid w:val="00D608BE"/>
    <w:rsid w:val="00D620A5"/>
    <w:rsid w:val="00D6233F"/>
    <w:rsid w:val="00D875E3"/>
    <w:rsid w:val="00D9133E"/>
    <w:rsid w:val="00D91528"/>
    <w:rsid w:val="00DA34E0"/>
    <w:rsid w:val="00DC2642"/>
    <w:rsid w:val="00DD6644"/>
    <w:rsid w:val="00DE3C81"/>
    <w:rsid w:val="00DE5986"/>
    <w:rsid w:val="00E22252"/>
    <w:rsid w:val="00E30411"/>
    <w:rsid w:val="00E33DDE"/>
    <w:rsid w:val="00E50F3D"/>
    <w:rsid w:val="00E642B4"/>
    <w:rsid w:val="00E6665B"/>
    <w:rsid w:val="00E7254B"/>
    <w:rsid w:val="00E7641D"/>
    <w:rsid w:val="00E80542"/>
    <w:rsid w:val="00E81FB7"/>
    <w:rsid w:val="00E86B55"/>
    <w:rsid w:val="00E91EFF"/>
    <w:rsid w:val="00E94FAF"/>
    <w:rsid w:val="00E95622"/>
    <w:rsid w:val="00EA4E08"/>
    <w:rsid w:val="00EB527B"/>
    <w:rsid w:val="00EB6119"/>
    <w:rsid w:val="00EC2380"/>
    <w:rsid w:val="00EC42A2"/>
    <w:rsid w:val="00EC7D75"/>
    <w:rsid w:val="00ED0267"/>
    <w:rsid w:val="00ED742A"/>
    <w:rsid w:val="00EE5D12"/>
    <w:rsid w:val="00F013A6"/>
    <w:rsid w:val="00F11B7E"/>
    <w:rsid w:val="00F13BA2"/>
    <w:rsid w:val="00F25C23"/>
    <w:rsid w:val="00F41472"/>
    <w:rsid w:val="00F4758A"/>
    <w:rsid w:val="00F475B6"/>
    <w:rsid w:val="00F50346"/>
    <w:rsid w:val="00F52415"/>
    <w:rsid w:val="00F52CD1"/>
    <w:rsid w:val="00F70F02"/>
    <w:rsid w:val="00F80B77"/>
    <w:rsid w:val="00F840A5"/>
    <w:rsid w:val="00F8744C"/>
    <w:rsid w:val="00F9312B"/>
    <w:rsid w:val="00F9513A"/>
    <w:rsid w:val="00F967FE"/>
    <w:rsid w:val="00F96AE6"/>
    <w:rsid w:val="00FA4003"/>
    <w:rsid w:val="00FA465D"/>
    <w:rsid w:val="00FC0628"/>
    <w:rsid w:val="00FC64E3"/>
    <w:rsid w:val="00FD41D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C18929"/>
  <w15:chartTrackingRefBased/>
  <w15:docId w15:val="{EF60370A-9F56-446F-B365-8721D4DEB8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A64DB"/>
  </w:style>
  <w:style w:type="paragraph" w:styleId="Heading2">
    <w:name w:val="heading 2"/>
    <w:basedOn w:val="Normal"/>
    <w:link w:val="Heading2Char"/>
    <w:uiPriority w:val="9"/>
    <w:qFormat/>
    <w:rsid w:val="00D40051"/>
    <w:pPr>
      <w:spacing w:before="100" w:beforeAutospacing="1" w:after="100" w:afterAutospacing="1" w:line="240" w:lineRule="auto"/>
      <w:outlineLvl w:val="1"/>
    </w:pPr>
    <w:rPr>
      <w:rFonts w:ascii="Times New Roman" w:eastAsia="Times New Roman" w:hAnsi="Times New Roman" w:cs="Times New Roman"/>
      <w:b/>
      <w:bCs/>
      <w:sz w:val="36"/>
      <w:szCs w:val="36"/>
      <w:lang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64DB"/>
    <w:pPr>
      <w:ind w:left="720"/>
      <w:contextualSpacing/>
    </w:pPr>
  </w:style>
  <w:style w:type="paragraph" w:customStyle="1" w:styleId="EndNoteBibliographyTitle">
    <w:name w:val="EndNote Bibliography Title"/>
    <w:basedOn w:val="Normal"/>
    <w:link w:val="EndNoteBibliographyTitleChar"/>
    <w:rsid w:val="005A64D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A64DB"/>
    <w:rPr>
      <w:rFonts w:ascii="Calibri" w:hAnsi="Calibri" w:cs="Calibri"/>
      <w:noProof/>
      <w:lang w:val="en-US"/>
    </w:rPr>
  </w:style>
  <w:style w:type="paragraph" w:customStyle="1" w:styleId="EndNoteBibliography">
    <w:name w:val="EndNote Bibliography"/>
    <w:basedOn w:val="Normal"/>
    <w:link w:val="EndNoteBibliographyChar"/>
    <w:rsid w:val="005A64D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A64DB"/>
    <w:rPr>
      <w:rFonts w:ascii="Calibri" w:hAnsi="Calibri" w:cs="Calibri"/>
      <w:noProof/>
      <w:lang w:val="en-US"/>
    </w:rPr>
  </w:style>
  <w:style w:type="table" w:styleId="TableGrid">
    <w:name w:val="Table Grid"/>
    <w:basedOn w:val="TableNormal"/>
    <w:uiPriority w:val="39"/>
    <w:rsid w:val="005A64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723C1B"/>
  </w:style>
  <w:style w:type="character" w:styleId="CommentReference">
    <w:name w:val="annotation reference"/>
    <w:basedOn w:val="DefaultParagraphFont"/>
    <w:uiPriority w:val="99"/>
    <w:semiHidden/>
    <w:unhideWhenUsed/>
    <w:rsid w:val="009E1D1C"/>
    <w:rPr>
      <w:sz w:val="16"/>
      <w:szCs w:val="16"/>
    </w:rPr>
  </w:style>
  <w:style w:type="paragraph" w:styleId="CommentText">
    <w:name w:val="annotation text"/>
    <w:basedOn w:val="Normal"/>
    <w:link w:val="CommentTextChar"/>
    <w:uiPriority w:val="99"/>
    <w:unhideWhenUsed/>
    <w:rsid w:val="009E1D1C"/>
    <w:pPr>
      <w:spacing w:line="240" w:lineRule="auto"/>
    </w:pPr>
    <w:rPr>
      <w:sz w:val="20"/>
      <w:szCs w:val="20"/>
    </w:rPr>
  </w:style>
  <w:style w:type="character" w:customStyle="1" w:styleId="CommentTextChar">
    <w:name w:val="Comment Text Char"/>
    <w:basedOn w:val="DefaultParagraphFont"/>
    <w:link w:val="CommentText"/>
    <w:uiPriority w:val="99"/>
    <w:rsid w:val="009E1D1C"/>
    <w:rPr>
      <w:sz w:val="20"/>
      <w:szCs w:val="20"/>
    </w:rPr>
  </w:style>
  <w:style w:type="paragraph" w:styleId="CommentSubject">
    <w:name w:val="annotation subject"/>
    <w:basedOn w:val="CommentText"/>
    <w:next w:val="CommentText"/>
    <w:link w:val="CommentSubjectChar"/>
    <w:uiPriority w:val="99"/>
    <w:semiHidden/>
    <w:unhideWhenUsed/>
    <w:rsid w:val="009E1D1C"/>
    <w:rPr>
      <w:b/>
      <w:bCs/>
    </w:rPr>
  </w:style>
  <w:style w:type="character" w:customStyle="1" w:styleId="CommentSubjectChar">
    <w:name w:val="Comment Subject Char"/>
    <w:basedOn w:val="CommentTextChar"/>
    <w:link w:val="CommentSubject"/>
    <w:uiPriority w:val="99"/>
    <w:semiHidden/>
    <w:rsid w:val="009E1D1C"/>
    <w:rPr>
      <w:b/>
      <w:bCs/>
      <w:sz w:val="20"/>
      <w:szCs w:val="20"/>
    </w:rPr>
  </w:style>
  <w:style w:type="paragraph" w:styleId="BalloonText">
    <w:name w:val="Balloon Text"/>
    <w:basedOn w:val="Normal"/>
    <w:link w:val="BalloonTextChar"/>
    <w:uiPriority w:val="99"/>
    <w:semiHidden/>
    <w:unhideWhenUsed/>
    <w:rsid w:val="009E1D1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1D1C"/>
    <w:rPr>
      <w:rFonts w:ascii="Segoe UI" w:hAnsi="Segoe UI" w:cs="Segoe UI"/>
      <w:sz w:val="18"/>
      <w:szCs w:val="18"/>
    </w:rPr>
  </w:style>
  <w:style w:type="paragraph" w:styleId="Caption">
    <w:name w:val="caption"/>
    <w:basedOn w:val="Normal"/>
    <w:next w:val="Normal"/>
    <w:uiPriority w:val="35"/>
    <w:unhideWhenUsed/>
    <w:qFormat/>
    <w:rsid w:val="00132F16"/>
    <w:pPr>
      <w:keepNext/>
      <w:spacing w:after="200" w:line="240" w:lineRule="auto"/>
    </w:pPr>
    <w:rPr>
      <w:rFonts w:ascii="Arial" w:hAnsi="Arial" w:cs="Arial"/>
      <w:b/>
      <w:iCs/>
      <w:sz w:val="20"/>
      <w:szCs w:val="18"/>
    </w:rPr>
  </w:style>
  <w:style w:type="paragraph" w:customStyle="1" w:styleId="footnote">
    <w:name w:val="footnote"/>
    <w:basedOn w:val="Normal"/>
    <w:link w:val="footnoteChar"/>
    <w:qFormat/>
    <w:rsid w:val="00132F16"/>
    <w:pPr>
      <w:spacing w:before="120" w:after="240" w:line="240" w:lineRule="auto"/>
    </w:pPr>
    <w:rPr>
      <w:rFonts w:ascii="Arial" w:hAnsi="Arial" w:cs="Arial"/>
      <w:sz w:val="18"/>
    </w:rPr>
  </w:style>
  <w:style w:type="character" w:customStyle="1" w:styleId="footnoteChar">
    <w:name w:val="footnote Char"/>
    <w:basedOn w:val="DefaultParagraphFont"/>
    <w:link w:val="footnote"/>
    <w:rsid w:val="00132F16"/>
    <w:rPr>
      <w:rFonts w:ascii="Arial" w:hAnsi="Arial" w:cs="Arial"/>
      <w:sz w:val="18"/>
    </w:rPr>
  </w:style>
  <w:style w:type="character" w:styleId="Hyperlink">
    <w:name w:val="Hyperlink"/>
    <w:basedOn w:val="DefaultParagraphFont"/>
    <w:uiPriority w:val="99"/>
    <w:unhideWhenUsed/>
    <w:rsid w:val="00552AD0"/>
    <w:rPr>
      <w:color w:val="0563C1" w:themeColor="hyperlink"/>
      <w:u w:val="single"/>
    </w:rPr>
  </w:style>
  <w:style w:type="character" w:styleId="UnresolvedMention">
    <w:name w:val="Unresolved Mention"/>
    <w:basedOn w:val="DefaultParagraphFont"/>
    <w:uiPriority w:val="99"/>
    <w:semiHidden/>
    <w:unhideWhenUsed/>
    <w:rsid w:val="00552AD0"/>
    <w:rPr>
      <w:color w:val="605E5C"/>
      <w:shd w:val="clear" w:color="auto" w:fill="E1DFDD"/>
    </w:rPr>
  </w:style>
  <w:style w:type="table" w:styleId="TableGridLight">
    <w:name w:val="Grid Table Light"/>
    <w:basedOn w:val="TableNormal"/>
    <w:uiPriority w:val="40"/>
    <w:rsid w:val="004A563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2Char">
    <w:name w:val="Heading 2 Char"/>
    <w:basedOn w:val="DefaultParagraphFont"/>
    <w:link w:val="Heading2"/>
    <w:uiPriority w:val="9"/>
    <w:rsid w:val="00D40051"/>
    <w:rPr>
      <w:rFonts w:ascii="Times New Roman" w:eastAsia="Times New Roman" w:hAnsi="Times New Roman" w:cs="Times New Roman"/>
      <w:b/>
      <w:bCs/>
      <w:sz w:val="36"/>
      <w:szCs w:val="36"/>
      <w:lang w:eastAsia="en-AU"/>
    </w:rPr>
  </w:style>
  <w:style w:type="paragraph" w:styleId="NormalWeb">
    <w:name w:val="Normal (Web)"/>
    <w:basedOn w:val="Normal"/>
    <w:uiPriority w:val="99"/>
    <w:semiHidden/>
    <w:unhideWhenUsed/>
    <w:rsid w:val="00D4005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Strong">
    <w:name w:val="Strong"/>
    <w:basedOn w:val="DefaultParagraphFont"/>
    <w:uiPriority w:val="22"/>
    <w:qFormat/>
    <w:rsid w:val="00D4005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4226775">
      <w:bodyDiv w:val="1"/>
      <w:marLeft w:val="0"/>
      <w:marRight w:val="0"/>
      <w:marTop w:val="0"/>
      <w:marBottom w:val="0"/>
      <w:divBdr>
        <w:top w:val="none" w:sz="0" w:space="0" w:color="auto"/>
        <w:left w:val="none" w:sz="0" w:space="0" w:color="auto"/>
        <w:bottom w:val="none" w:sz="0" w:space="0" w:color="auto"/>
        <w:right w:val="none" w:sz="0" w:space="0" w:color="auto"/>
      </w:divBdr>
      <w:divsChild>
        <w:div w:id="745884061">
          <w:marLeft w:val="0"/>
          <w:marRight w:val="0"/>
          <w:marTop w:val="0"/>
          <w:marBottom w:val="0"/>
          <w:divBdr>
            <w:top w:val="none" w:sz="0" w:space="0" w:color="auto"/>
            <w:left w:val="none" w:sz="0" w:space="0" w:color="auto"/>
            <w:bottom w:val="none" w:sz="0" w:space="0" w:color="auto"/>
            <w:right w:val="none" w:sz="0" w:space="0" w:color="auto"/>
          </w:divBdr>
        </w:div>
      </w:divsChild>
    </w:div>
    <w:div w:id="1802308857">
      <w:bodyDiv w:val="1"/>
      <w:marLeft w:val="0"/>
      <w:marRight w:val="0"/>
      <w:marTop w:val="0"/>
      <w:marBottom w:val="0"/>
      <w:divBdr>
        <w:top w:val="none" w:sz="0" w:space="0" w:color="auto"/>
        <w:left w:val="none" w:sz="0" w:space="0" w:color="auto"/>
        <w:bottom w:val="none" w:sz="0" w:space="0" w:color="auto"/>
        <w:right w:val="none" w:sz="0" w:space="0" w:color="auto"/>
      </w:divBdr>
      <w:divsChild>
        <w:div w:id="1990667960">
          <w:marLeft w:val="0"/>
          <w:marRight w:val="0"/>
          <w:marTop w:val="0"/>
          <w:marBottom w:val="0"/>
          <w:divBdr>
            <w:top w:val="none" w:sz="0" w:space="0" w:color="auto"/>
            <w:left w:val="none" w:sz="0" w:space="0" w:color="auto"/>
            <w:bottom w:val="none" w:sz="0" w:space="0" w:color="auto"/>
            <w:right w:val="none" w:sz="0" w:space="0" w:color="auto"/>
          </w:divBdr>
          <w:divsChild>
            <w:div w:id="1837919232">
              <w:marLeft w:val="0"/>
              <w:marRight w:val="0"/>
              <w:marTop w:val="0"/>
              <w:marBottom w:val="0"/>
              <w:divBdr>
                <w:top w:val="none" w:sz="0" w:space="0" w:color="auto"/>
                <w:left w:val="none" w:sz="0" w:space="0" w:color="auto"/>
                <w:bottom w:val="none" w:sz="0" w:space="0" w:color="auto"/>
                <w:right w:val="none" w:sz="0" w:space="0" w:color="auto"/>
              </w:divBdr>
              <w:divsChild>
                <w:div w:id="2027293613">
                  <w:marLeft w:val="0"/>
                  <w:marRight w:val="0"/>
                  <w:marTop w:val="0"/>
                  <w:marBottom w:val="0"/>
                  <w:divBdr>
                    <w:top w:val="none" w:sz="0" w:space="0" w:color="auto"/>
                    <w:left w:val="none" w:sz="0" w:space="0" w:color="auto"/>
                    <w:bottom w:val="none" w:sz="0" w:space="0" w:color="auto"/>
                    <w:right w:val="none" w:sz="0" w:space="0" w:color="auto"/>
                  </w:divBdr>
                  <w:divsChild>
                    <w:div w:id="498615834">
                      <w:marLeft w:val="0"/>
                      <w:marRight w:val="0"/>
                      <w:marTop w:val="0"/>
                      <w:marBottom w:val="0"/>
                      <w:divBdr>
                        <w:top w:val="none" w:sz="0" w:space="0" w:color="auto"/>
                        <w:left w:val="none" w:sz="0" w:space="0" w:color="auto"/>
                        <w:bottom w:val="none" w:sz="0" w:space="0" w:color="auto"/>
                        <w:right w:val="none" w:sz="0" w:space="0" w:color="auto"/>
                      </w:divBdr>
                      <w:divsChild>
                        <w:div w:id="1331788509">
                          <w:marLeft w:val="0"/>
                          <w:marRight w:val="0"/>
                          <w:marTop w:val="0"/>
                          <w:marBottom w:val="0"/>
                          <w:divBdr>
                            <w:top w:val="none" w:sz="0" w:space="0" w:color="auto"/>
                            <w:left w:val="none" w:sz="0" w:space="0" w:color="auto"/>
                            <w:bottom w:val="none" w:sz="0" w:space="0" w:color="auto"/>
                            <w:right w:val="none" w:sz="0" w:space="0" w:color="auto"/>
                          </w:divBdr>
                          <w:divsChild>
                            <w:div w:id="1519462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903D27-A14F-4ADB-8D11-FD498E6493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5</Pages>
  <Words>8584</Words>
  <Characters>48930</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stasia</dc:creator>
  <cp:keywords/>
  <dc:description/>
  <cp:lastModifiedBy>Anastasia</cp:lastModifiedBy>
  <cp:revision>15</cp:revision>
  <dcterms:created xsi:type="dcterms:W3CDTF">2019-05-18T15:15:00Z</dcterms:created>
  <dcterms:modified xsi:type="dcterms:W3CDTF">2019-05-19T03:29:00Z</dcterms:modified>
</cp:coreProperties>
</file>